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6F75AE0B" w14:textId="5FD50A23" w:rsidR="009303D9" w:rsidRPr="00C0553F" w:rsidRDefault="00606964" w:rsidP="008B6524">
      <w:pPr>
        <w:pStyle w:val="papertitle"/>
        <w:spacing w:before="5pt" w:beforeAutospacing="1" w:after="5pt" w:afterAutospacing="1"/>
        <w:rPr>
          <w:kern w:val="48"/>
        </w:rPr>
      </w:pPr>
      <w:r w:rsidRPr="00C0553F">
        <w:rPr>
          <w:kern w:val="48"/>
        </w:rPr>
        <w:t>DS</w:t>
      </w:r>
      <w:r w:rsidR="00054FA6" w:rsidRPr="00C0553F">
        <w:rPr>
          <w:kern w:val="48"/>
        </w:rPr>
        <w:t>L</w:t>
      </w:r>
      <w:r w:rsidRPr="00C0553F">
        <w:rPr>
          <w:kern w:val="48"/>
        </w:rPr>
        <w:t xml:space="preserve"> </w:t>
      </w:r>
      <w:r w:rsidR="00C0553F" w:rsidRPr="00C0553F">
        <w:rPr>
          <w:kern w:val="48"/>
        </w:rPr>
        <w:t>for the development of interactive tutorials in MATLAB/Octave</w:t>
      </w:r>
    </w:p>
    <w:p w14:paraId="53705C11" w14:textId="77777777" w:rsidR="00D7522C" w:rsidRPr="00C0553F" w:rsidRDefault="00D7522C" w:rsidP="00B72342">
      <w:pPr>
        <w:pStyle w:val="Author"/>
        <w:spacing w:before="5pt" w:beforeAutospacing="1" w:after="5pt" w:afterAutospacing="1" w:line="6pt" w:lineRule="auto"/>
        <w:jc w:val="start"/>
        <w:rPr>
          <w:sz w:val="16"/>
          <w:szCs w:val="16"/>
        </w:rPr>
      </w:pPr>
    </w:p>
    <w:p w14:paraId="1888D28B" w14:textId="77777777" w:rsidR="00D7522C" w:rsidRPr="00C0553F" w:rsidRDefault="00D7522C" w:rsidP="00CA4392">
      <w:pPr>
        <w:pStyle w:val="Author"/>
        <w:spacing w:before="5pt" w:beforeAutospacing="1" w:after="5pt" w:afterAutospacing="1" w:line="6pt" w:lineRule="auto"/>
        <w:rPr>
          <w:sz w:val="16"/>
          <w:szCs w:val="16"/>
        </w:rPr>
        <w:sectPr w:rsidR="00D7522C" w:rsidRPr="00C0553F" w:rsidSect="00895B31">
          <w:footerReference w:type="first" r:id="rId8"/>
          <w:pgSz w:w="595.30pt" w:h="841.90pt" w:code="9"/>
          <w:pgMar w:top="27pt" w:right="44.65pt" w:bottom="72pt" w:left="44.65pt" w:header="36pt" w:footer="36pt" w:gutter="0pt"/>
          <w:cols w:space="36pt"/>
          <w:titlePg/>
          <w:docGrid w:linePitch="360"/>
        </w:sectPr>
      </w:pPr>
    </w:p>
    <w:p w14:paraId="5401D438" w14:textId="2BE8C59F" w:rsidR="00BD670B" w:rsidRPr="002B6724" w:rsidRDefault="00DE06D7" w:rsidP="00DE06D7">
      <w:pPr>
        <w:pStyle w:val="Author"/>
        <w:spacing w:before="0pt" w:after="0pt"/>
        <w:rPr>
          <w:sz w:val="18"/>
          <w:szCs w:val="18"/>
        </w:rPr>
      </w:pPr>
      <w:r w:rsidRPr="00DE06D7">
        <w:rPr>
          <w:sz w:val="18"/>
          <w:szCs w:val="18"/>
        </w:rPr>
        <w:t>line 1: 1</w:t>
      </w:r>
      <w:r w:rsidRPr="00D9025C">
        <w:rPr>
          <w:sz w:val="18"/>
          <w:szCs w:val="18"/>
          <w:vertAlign w:val="superscript"/>
        </w:rPr>
        <w:t>st</w:t>
      </w:r>
      <w:r w:rsidR="00D9025C">
        <w:rPr>
          <w:sz w:val="18"/>
          <w:szCs w:val="18"/>
        </w:rPr>
        <w:t xml:space="preserve"> </w:t>
      </w:r>
      <w:r w:rsidRPr="00DE06D7">
        <w:rPr>
          <w:sz w:val="18"/>
          <w:szCs w:val="18"/>
        </w:rPr>
        <w:t>Given Name Surname</w:t>
      </w:r>
      <w:r w:rsidR="00E91D8B" w:rsidRPr="002B6724">
        <w:rPr>
          <w:sz w:val="18"/>
          <w:szCs w:val="18"/>
        </w:rPr>
        <w:br/>
      </w:r>
      <w:r w:rsidRPr="00DE06D7">
        <w:rPr>
          <w:sz w:val="18"/>
          <w:szCs w:val="18"/>
        </w:rPr>
        <w:t>line 2: dept. name of organization</w:t>
      </w:r>
      <w:r w:rsidR="00E91D8B" w:rsidRPr="002B6724">
        <w:rPr>
          <w:sz w:val="18"/>
          <w:szCs w:val="18"/>
        </w:rPr>
        <w:br/>
      </w:r>
      <w:r w:rsidRPr="00DE06D7">
        <w:rPr>
          <w:sz w:val="18"/>
          <w:szCs w:val="18"/>
        </w:rPr>
        <w:t>line 3: name of organization</w:t>
      </w:r>
      <w:r w:rsidR="00E91D8B" w:rsidRPr="002B6724">
        <w:rPr>
          <w:sz w:val="18"/>
          <w:szCs w:val="18"/>
        </w:rPr>
        <w:br/>
      </w:r>
      <w:r w:rsidRPr="00DE06D7">
        <w:rPr>
          <w:sz w:val="18"/>
          <w:szCs w:val="18"/>
        </w:rPr>
        <w:t>line 4: City, Country</w:t>
      </w:r>
      <w:r w:rsidR="00E91D8B" w:rsidRPr="002B6724">
        <w:rPr>
          <w:sz w:val="18"/>
          <w:szCs w:val="18"/>
        </w:rPr>
        <w:br/>
      </w:r>
      <w:r w:rsidRPr="00DE06D7">
        <w:rPr>
          <w:sz w:val="18"/>
          <w:szCs w:val="18"/>
        </w:rPr>
        <w:t>line 5: email address</w:t>
      </w:r>
    </w:p>
    <w:p w14:paraId="65374B3F" w14:textId="37136EB9" w:rsidR="001A3B3D" w:rsidRPr="002B6724" w:rsidRDefault="002C3BF0" w:rsidP="007B6DDA">
      <w:pPr>
        <w:pStyle w:val="Author"/>
        <w:spacing w:before="5pt" w:beforeAutospacing="1"/>
        <w:rPr>
          <w:sz w:val="18"/>
          <w:szCs w:val="18"/>
        </w:rPr>
      </w:pPr>
      <w:r w:rsidRPr="00DE06D7">
        <w:rPr>
          <w:sz w:val="18"/>
          <w:szCs w:val="18"/>
        </w:rPr>
        <w:t xml:space="preserve">line 1: </w:t>
      </w:r>
      <w:r>
        <w:rPr>
          <w:sz w:val="18"/>
          <w:szCs w:val="18"/>
        </w:rPr>
        <w:t>4</w:t>
      </w:r>
      <w:r w:rsidRPr="00D9025C">
        <w:rPr>
          <w:sz w:val="18"/>
          <w:szCs w:val="18"/>
          <w:vertAlign w:val="superscript"/>
        </w:rPr>
        <w:t>th</w:t>
      </w:r>
      <w:r w:rsidR="00D9025C">
        <w:rPr>
          <w:sz w:val="18"/>
          <w:szCs w:val="18"/>
        </w:rPr>
        <w:t xml:space="preserve"> </w:t>
      </w:r>
      <w:r w:rsidRPr="00DE06D7">
        <w:rPr>
          <w:sz w:val="18"/>
          <w:szCs w:val="18"/>
        </w:rPr>
        <w:t>Given Name Surname</w:t>
      </w:r>
      <w:r w:rsidRPr="002B6724">
        <w:rPr>
          <w:sz w:val="18"/>
          <w:szCs w:val="18"/>
        </w:rPr>
        <w:br/>
      </w:r>
      <w:r w:rsidRPr="00DE06D7">
        <w:rPr>
          <w:sz w:val="18"/>
          <w:szCs w:val="18"/>
        </w:rPr>
        <w:t>line 2: dept. name of organization</w:t>
      </w:r>
      <w:r w:rsidRPr="002B6724">
        <w:rPr>
          <w:sz w:val="18"/>
          <w:szCs w:val="18"/>
        </w:rPr>
        <w:br/>
      </w:r>
      <w:r w:rsidRPr="00DE06D7">
        <w:rPr>
          <w:sz w:val="18"/>
          <w:szCs w:val="18"/>
        </w:rPr>
        <w:t>line 3: name of organization</w:t>
      </w:r>
      <w:r w:rsidRPr="002B6724">
        <w:rPr>
          <w:sz w:val="18"/>
          <w:szCs w:val="18"/>
        </w:rPr>
        <w:br/>
      </w:r>
      <w:r w:rsidRPr="00DE06D7">
        <w:rPr>
          <w:sz w:val="18"/>
          <w:szCs w:val="18"/>
        </w:rPr>
        <w:t>line 4: City, Country</w:t>
      </w:r>
      <w:r w:rsidRPr="002B6724">
        <w:rPr>
          <w:sz w:val="18"/>
          <w:szCs w:val="18"/>
        </w:rPr>
        <w:br/>
      </w:r>
      <w:r w:rsidRPr="00DE06D7">
        <w:rPr>
          <w:sz w:val="18"/>
          <w:szCs w:val="18"/>
        </w:rPr>
        <w:t>line 5: email address</w:t>
      </w:r>
      <w:r w:rsidR="00E80287" w:rsidRPr="002B6724">
        <w:rPr>
          <w:sz w:val="18"/>
          <w:szCs w:val="18"/>
        </w:rPr>
        <w:t xml:space="preserve"> </w:t>
      </w:r>
      <w:r w:rsidR="00BD670B" w:rsidRPr="002B6724">
        <w:rPr>
          <w:sz w:val="18"/>
          <w:szCs w:val="18"/>
        </w:rPr>
        <w:br w:type="column"/>
      </w:r>
      <w:r w:rsidR="00E91D8B" w:rsidRPr="00DE06D7">
        <w:rPr>
          <w:sz w:val="18"/>
          <w:szCs w:val="18"/>
        </w:rPr>
        <w:t xml:space="preserve">line 1: </w:t>
      </w:r>
      <w:r w:rsidR="00E91D8B">
        <w:rPr>
          <w:sz w:val="18"/>
          <w:szCs w:val="18"/>
        </w:rPr>
        <w:t>2</w:t>
      </w:r>
      <w:r w:rsidRPr="00D9025C">
        <w:rPr>
          <w:sz w:val="18"/>
          <w:szCs w:val="18"/>
          <w:vertAlign w:val="superscript"/>
        </w:rPr>
        <w:t>nd</w:t>
      </w:r>
      <w:r w:rsidR="00D9025C">
        <w:rPr>
          <w:sz w:val="18"/>
          <w:szCs w:val="18"/>
        </w:rPr>
        <w:t xml:space="preserve"> </w:t>
      </w:r>
      <w:r w:rsidR="00E91D8B" w:rsidRPr="00DE06D7">
        <w:rPr>
          <w:sz w:val="18"/>
          <w:szCs w:val="18"/>
        </w:rPr>
        <w:t>Given Name Surname</w:t>
      </w:r>
      <w:r w:rsidR="00E91D8B" w:rsidRPr="002B6724">
        <w:rPr>
          <w:sz w:val="18"/>
          <w:szCs w:val="18"/>
        </w:rPr>
        <w:br/>
      </w:r>
      <w:r w:rsidR="00E91D8B" w:rsidRPr="00DE06D7">
        <w:rPr>
          <w:sz w:val="18"/>
          <w:szCs w:val="18"/>
        </w:rPr>
        <w:t>line 2: dept. name of organization</w:t>
      </w:r>
      <w:r w:rsidR="00E91D8B" w:rsidRPr="002B6724">
        <w:rPr>
          <w:sz w:val="18"/>
          <w:szCs w:val="18"/>
        </w:rPr>
        <w:br/>
      </w:r>
      <w:r w:rsidR="00E91D8B" w:rsidRPr="00DE06D7">
        <w:rPr>
          <w:sz w:val="18"/>
          <w:szCs w:val="18"/>
        </w:rPr>
        <w:t>line 3: name of organization</w:t>
      </w:r>
      <w:r w:rsidR="00E91D8B" w:rsidRPr="002B6724">
        <w:rPr>
          <w:sz w:val="18"/>
          <w:szCs w:val="18"/>
        </w:rPr>
        <w:br/>
      </w:r>
      <w:r w:rsidR="00E91D8B" w:rsidRPr="00DE06D7">
        <w:rPr>
          <w:sz w:val="18"/>
          <w:szCs w:val="18"/>
        </w:rPr>
        <w:t>line 4: City, Country</w:t>
      </w:r>
      <w:r w:rsidR="00E91D8B" w:rsidRPr="002B6724">
        <w:rPr>
          <w:sz w:val="18"/>
          <w:szCs w:val="18"/>
        </w:rPr>
        <w:br/>
      </w:r>
      <w:r w:rsidR="00E91D8B" w:rsidRPr="00DE06D7">
        <w:rPr>
          <w:sz w:val="18"/>
          <w:szCs w:val="18"/>
        </w:rPr>
        <w:t>line 5: email address</w:t>
      </w:r>
    </w:p>
    <w:p w14:paraId="154EA71A" w14:textId="24973FBE" w:rsidR="001A3B3D" w:rsidRPr="002B6724" w:rsidRDefault="002C3BF0" w:rsidP="00E80287">
      <w:pPr>
        <w:pStyle w:val="Author"/>
        <w:spacing w:before="5pt" w:beforeAutospacing="1"/>
        <w:rPr>
          <w:sz w:val="18"/>
          <w:szCs w:val="18"/>
        </w:rPr>
      </w:pPr>
      <w:r w:rsidRPr="00DE06D7">
        <w:rPr>
          <w:sz w:val="18"/>
          <w:szCs w:val="18"/>
        </w:rPr>
        <w:t xml:space="preserve">line 1: </w:t>
      </w:r>
      <w:r>
        <w:rPr>
          <w:sz w:val="18"/>
          <w:szCs w:val="18"/>
        </w:rPr>
        <w:t>5</w:t>
      </w:r>
      <w:r w:rsidRPr="00D9025C">
        <w:rPr>
          <w:sz w:val="18"/>
          <w:szCs w:val="18"/>
          <w:vertAlign w:val="superscript"/>
        </w:rPr>
        <w:t>th</w:t>
      </w:r>
      <w:r w:rsidR="00D9025C">
        <w:rPr>
          <w:sz w:val="18"/>
          <w:szCs w:val="18"/>
        </w:rPr>
        <w:t xml:space="preserve"> </w:t>
      </w:r>
      <w:r w:rsidRPr="00DE06D7">
        <w:rPr>
          <w:sz w:val="18"/>
          <w:szCs w:val="18"/>
        </w:rPr>
        <w:t>Given Name Surname</w:t>
      </w:r>
      <w:r w:rsidRPr="002B6724">
        <w:rPr>
          <w:sz w:val="18"/>
          <w:szCs w:val="18"/>
        </w:rPr>
        <w:br/>
      </w:r>
      <w:r w:rsidRPr="00DE06D7">
        <w:rPr>
          <w:sz w:val="18"/>
          <w:szCs w:val="18"/>
        </w:rPr>
        <w:t>line 2: dept. name of organization</w:t>
      </w:r>
      <w:r w:rsidRPr="002B6724">
        <w:rPr>
          <w:sz w:val="18"/>
          <w:szCs w:val="18"/>
        </w:rPr>
        <w:br/>
      </w:r>
      <w:r w:rsidRPr="00DE06D7">
        <w:rPr>
          <w:sz w:val="18"/>
          <w:szCs w:val="18"/>
        </w:rPr>
        <w:t>line 3: name of organization</w:t>
      </w:r>
      <w:r w:rsidRPr="002B6724">
        <w:rPr>
          <w:sz w:val="18"/>
          <w:szCs w:val="18"/>
        </w:rPr>
        <w:br/>
      </w:r>
      <w:r w:rsidRPr="00DE06D7">
        <w:rPr>
          <w:sz w:val="18"/>
          <w:szCs w:val="18"/>
        </w:rPr>
        <w:t>line 4: City, Country</w:t>
      </w:r>
      <w:r w:rsidRPr="002B6724">
        <w:rPr>
          <w:sz w:val="18"/>
          <w:szCs w:val="18"/>
        </w:rPr>
        <w:br/>
      </w:r>
      <w:r w:rsidRPr="00DE06D7">
        <w:rPr>
          <w:sz w:val="18"/>
          <w:szCs w:val="18"/>
        </w:rPr>
        <w:t>line 5: email address</w:t>
      </w:r>
      <w:r w:rsidR="007436D5" w:rsidRPr="002B6724">
        <w:rPr>
          <w:sz w:val="18"/>
          <w:szCs w:val="18"/>
        </w:rPr>
        <w:t xml:space="preserve"> </w:t>
      </w:r>
      <w:r w:rsidR="00BD670B" w:rsidRPr="002B6724">
        <w:rPr>
          <w:sz w:val="18"/>
          <w:szCs w:val="18"/>
        </w:rPr>
        <w:br w:type="column"/>
      </w:r>
      <w:r w:rsidR="00E91D8B" w:rsidRPr="00DE06D7">
        <w:rPr>
          <w:sz w:val="18"/>
          <w:szCs w:val="18"/>
        </w:rPr>
        <w:t xml:space="preserve">line 1: </w:t>
      </w:r>
      <w:r w:rsidR="00E91D8B">
        <w:rPr>
          <w:sz w:val="18"/>
          <w:szCs w:val="18"/>
        </w:rPr>
        <w:t>3</w:t>
      </w:r>
      <w:r w:rsidR="00E91D8B" w:rsidRPr="00D9025C">
        <w:rPr>
          <w:sz w:val="18"/>
          <w:szCs w:val="18"/>
          <w:vertAlign w:val="superscript"/>
        </w:rPr>
        <w:t>rd</w:t>
      </w:r>
      <w:r w:rsidR="00D9025C">
        <w:rPr>
          <w:sz w:val="18"/>
          <w:szCs w:val="18"/>
        </w:rPr>
        <w:t xml:space="preserve"> </w:t>
      </w:r>
      <w:r w:rsidR="00E91D8B" w:rsidRPr="00DE06D7">
        <w:rPr>
          <w:sz w:val="18"/>
          <w:szCs w:val="18"/>
        </w:rPr>
        <w:t>Given Name Surname</w:t>
      </w:r>
      <w:r w:rsidR="00E91D8B" w:rsidRPr="002B6724">
        <w:rPr>
          <w:sz w:val="18"/>
          <w:szCs w:val="18"/>
        </w:rPr>
        <w:br/>
      </w:r>
      <w:r w:rsidR="00E91D8B" w:rsidRPr="00DE06D7">
        <w:rPr>
          <w:sz w:val="18"/>
          <w:szCs w:val="18"/>
        </w:rPr>
        <w:t>line 2: dept. name of organization</w:t>
      </w:r>
      <w:r w:rsidR="00E91D8B" w:rsidRPr="002B6724">
        <w:rPr>
          <w:sz w:val="18"/>
          <w:szCs w:val="18"/>
        </w:rPr>
        <w:br/>
      </w:r>
      <w:r w:rsidR="00E91D8B" w:rsidRPr="00DE06D7">
        <w:rPr>
          <w:sz w:val="18"/>
          <w:szCs w:val="18"/>
        </w:rPr>
        <w:t>line 3: name of organization</w:t>
      </w:r>
      <w:r w:rsidR="00E91D8B" w:rsidRPr="002B6724">
        <w:rPr>
          <w:sz w:val="18"/>
          <w:szCs w:val="18"/>
        </w:rPr>
        <w:br/>
      </w:r>
      <w:r w:rsidR="00E91D8B" w:rsidRPr="00DE06D7">
        <w:rPr>
          <w:sz w:val="18"/>
          <w:szCs w:val="18"/>
        </w:rPr>
        <w:t>line 4: City, Country</w:t>
      </w:r>
      <w:r w:rsidR="00E91D8B" w:rsidRPr="002B6724">
        <w:rPr>
          <w:sz w:val="18"/>
          <w:szCs w:val="18"/>
        </w:rPr>
        <w:br/>
      </w:r>
      <w:r w:rsidR="00E91D8B" w:rsidRPr="00DE06D7">
        <w:rPr>
          <w:sz w:val="18"/>
          <w:szCs w:val="18"/>
        </w:rPr>
        <w:t>line 5: email address</w:t>
      </w:r>
    </w:p>
    <w:p w14:paraId="056D438D" w14:textId="4B8D8F3D" w:rsidR="00447BB9" w:rsidRDefault="002C3BF0" w:rsidP="00447BB9">
      <w:pPr>
        <w:pStyle w:val="Author"/>
        <w:spacing w:before="5pt" w:beforeAutospacing="1"/>
      </w:pPr>
      <w:r w:rsidRPr="00DE06D7">
        <w:rPr>
          <w:sz w:val="18"/>
          <w:szCs w:val="18"/>
        </w:rPr>
        <w:t xml:space="preserve">line 1: </w:t>
      </w:r>
      <w:r>
        <w:rPr>
          <w:sz w:val="18"/>
          <w:szCs w:val="18"/>
        </w:rPr>
        <w:t>6</w:t>
      </w:r>
      <w:r w:rsidRPr="00D9025C">
        <w:rPr>
          <w:sz w:val="18"/>
          <w:szCs w:val="18"/>
          <w:vertAlign w:val="superscript"/>
        </w:rPr>
        <w:t>th</w:t>
      </w:r>
      <w:r w:rsidRPr="00DE06D7">
        <w:rPr>
          <w:sz w:val="18"/>
          <w:szCs w:val="18"/>
        </w:rPr>
        <w:t xml:space="preserve"> Given Name Surname</w:t>
      </w:r>
      <w:r w:rsidRPr="002B6724">
        <w:rPr>
          <w:sz w:val="18"/>
          <w:szCs w:val="18"/>
        </w:rPr>
        <w:br/>
      </w:r>
      <w:r w:rsidRPr="00DE06D7">
        <w:rPr>
          <w:sz w:val="18"/>
          <w:szCs w:val="18"/>
        </w:rPr>
        <w:t>line 2: dept. name of organization</w:t>
      </w:r>
      <w:r w:rsidRPr="002B6724">
        <w:rPr>
          <w:sz w:val="18"/>
          <w:szCs w:val="18"/>
        </w:rPr>
        <w:br/>
      </w:r>
      <w:r w:rsidRPr="00DE06D7">
        <w:rPr>
          <w:sz w:val="18"/>
          <w:szCs w:val="18"/>
        </w:rPr>
        <w:t>line 3: name of organization</w:t>
      </w:r>
      <w:r w:rsidRPr="002B6724">
        <w:rPr>
          <w:sz w:val="18"/>
          <w:szCs w:val="18"/>
        </w:rPr>
        <w:br/>
      </w:r>
      <w:r w:rsidRPr="00DE06D7">
        <w:rPr>
          <w:sz w:val="18"/>
          <w:szCs w:val="18"/>
        </w:rPr>
        <w:t>line 4: City, Country</w:t>
      </w:r>
      <w:r w:rsidRPr="002B6724">
        <w:rPr>
          <w:sz w:val="18"/>
          <w:szCs w:val="18"/>
        </w:rPr>
        <w:br/>
      </w:r>
      <w:r w:rsidRPr="00DE06D7">
        <w:rPr>
          <w:sz w:val="18"/>
          <w:szCs w:val="18"/>
        </w:rPr>
        <w:t>line 5: email address</w:t>
      </w:r>
    </w:p>
    <w:p w14:paraId="4BC5270D" w14:textId="77777777" w:rsidR="009F1D79" w:rsidRDefault="009F1D79">
      <w:pPr>
        <w:sectPr w:rsidR="009F1D79" w:rsidSect="00895B31">
          <w:type w:val="continuous"/>
          <w:pgSz w:w="595.30pt" w:h="841.90pt" w:code="9"/>
          <w:pgMar w:top="22.50pt" w:right="44.65pt" w:bottom="72pt" w:left="44.65pt" w:header="36pt" w:footer="36pt" w:gutter="0pt"/>
          <w:cols w:num="3" w:space="36pt"/>
          <w:docGrid w:linePitch="360"/>
        </w:sectPr>
      </w:pPr>
    </w:p>
    <w:p w14:paraId="6B3B92E7" w14:textId="77777777" w:rsidR="005D5E10" w:rsidRDefault="005D5E10"/>
    <w:p w14:paraId="65780BB7" w14:textId="5F0C057E" w:rsidR="009303D9" w:rsidRPr="005B520E" w:rsidRDefault="00BD670B">
      <w:pPr>
        <w:sectPr w:rsidR="009303D9" w:rsidRPr="005B520E" w:rsidSect="00895B31">
          <w:type w:val="continuous"/>
          <w:pgSz w:w="595.30pt" w:h="841.90pt" w:code="9"/>
          <w:pgMar w:top="22.50pt" w:right="44.65pt" w:bottom="72pt" w:left="44.65pt" w:header="36pt" w:footer="36pt" w:gutter="0pt"/>
          <w:cols w:num="3" w:space="36pt"/>
          <w:docGrid w:linePitch="360"/>
        </w:sectPr>
      </w:pPr>
      <w:r>
        <w:br w:type="column"/>
      </w:r>
    </w:p>
    <w:p w14:paraId="53D576AF" w14:textId="4B23BEE5" w:rsidR="0F6BD54A" w:rsidRDefault="0F6BD54A" w:rsidP="5CB16617">
      <w:pPr>
        <w:pStyle w:val="Abstract"/>
      </w:pPr>
      <w:r w:rsidRPr="1ED9EBA6">
        <w:rPr>
          <w:i/>
          <w:iCs/>
        </w:rPr>
        <w:t>Abstract -</w:t>
      </w:r>
      <w:r w:rsidRPr="26ECB840">
        <w:rPr>
          <w:i/>
        </w:rPr>
        <w:t xml:space="preserve"> </w:t>
      </w:r>
      <w:r w:rsidRPr="206ECB9B">
        <w:t xml:space="preserve">This paper presents a set of tools for creating interactive tutorials in MATLAB and Octave. The tutorials are based on an interactive format, where the student </w:t>
      </w:r>
      <w:r w:rsidR="00175574">
        <w:t>must</w:t>
      </w:r>
      <w:r w:rsidRPr="206ECB9B">
        <w:t xml:space="preserve"> complete tasks to advance. A Domain Specific Language is used to describe the tasks, which makes it easy for people without programming knowledge to create them. The tools have been tested with teachers and students of different levels of experience, and the results have been positive. Users have reported that the tools are easy to use and that they help them learn more effectively.</w:t>
      </w:r>
    </w:p>
    <w:p w14:paraId="59C32B91" w14:textId="75BCB9C2" w:rsidR="0F6BD54A" w:rsidRDefault="0F6BD54A" w:rsidP="5CB16617">
      <w:pPr>
        <w:pStyle w:val="Abstract"/>
      </w:pPr>
      <w:r w:rsidRPr="11DD7AE4">
        <w:rPr>
          <w:i/>
        </w:rPr>
        <w:t>Keywords</w:t>
      </w:r>
      <w:r w:rsidR="7FC5339B" w:rsidRPr="48C840B3">
        <w:rPr>
          <w:i/>
          <w:iCs/>
        </w:rPr>
        <w:t xml:space="preserve"> - </w:t>
      </w:r>
      <w:r w:rsidRPr="11DD7AE4">
        <w:rPr>
          <w:i/>
        </w:rPr>
        <w:t>Tutorial, Interactive, MATLAB, Octave, DSL</w:t>
      </w:r>
    </w:p>
    <w:p w14:paraId="762266FB" w14:textId="1B6B91ED" w:rsidR="0F6BD54A" w:rsidRDefault="0F6BD54A" w:rsidP="58FBBABF">
      <w:pPr>
        <w:pStyle w:val="Ttulo1"/>
        <w:rPr>
          <w:i/>
        </w:rPr>
      </w:pPr>
      <w:r>
        <w:t>Introduction</w:t>
      </w:r>
    </w:p>
    <w:p w14:paraId="24A5B5BB" w14:textId="6EEE54C7" w:rsidR="0F6BD54A" w:rsidRPr="00A57847" w:rsidRDefault="0F6BD54A" w:rsidP="00A169BD">
      <w:pPr>
        <w:spacing w:after="6pt"/>
        <w:ind w:firstLine="14.45pt"/>
        <w:jc w:val="both"/>
        <w:rPr>
          <w:i/>
        </w:rPr>
      </w:pPr>
      <w:r>
        <w:t>Unlike other educational documents such as a manual, a tutorial is characterized by offering the student a hands-on experience to develop the skills that are intended to be taught. In this way, it seeks to reach the third level of Bloom</w:t>
      </w:r>
      <w:r w:rsidR="00A7780B">
        <w:t>’</w:t>
      </w:r>
      <w:r>
        <w:t>s taxo</w:t>
      </w:r>
      <w:r w:rsidRPr="00A57847">
        <w:t xml:space="preserve">nomy </w:t>
      </w:r>
      <w:r w:rsidR="00AE291E" w:rsidRPr="00A57847">
        <w:fldChar w:fldCharType="begin"/>
      </w:r>
      <w:r w:rsidR="00066BC3">
        <w:instrText xml:space="preserve"> ADDIN ZOTERO_ITEM CSL_CITATION {"citationID":"IgkCgo7L","properties":{"formattedCitation":"[1], [2]","plainCitation":"[1], [2]","noteIndex":0},"citationItems":[{"id":311,"uris":["http://zotero.org/users/7896678/items/HMDWKSCK"],"itemData":{"id":311,"type":"book","event-place":"New York","ISBN":"978-0-679-30209-4","language":"eng","note":"OCLC: 1517203","publisher":"David McKay Company, Inc.","publisher-place":"New York","source":"Open WorldCat","title":"Taxonomy of educational objectives: the classification of educational goals","title-short":"Taxonomy of educational objectives","editor":[{"family":"Bloom","given":"Benjamin S."}],"author":[{"family":"Krathwohl","given":"David R."}],"issued":{"date-parts":[["1974"]]}}},{"id":312,"uris":["http://zotero.org/users/7896678/items/YLBNT7HU"],"itemData":{"id":312,"type":"book","call-number":"LB17 .T29 2001","edition":"Complete ed","event-place":"New York","ISBN":"978-0-321-08405-7","number-of-pages":"352","publisher":"Longman","publisher-place":"New York","source":"Library of Congress ISBN","title":"A taxonomy for learning, teaching, and assessing: a revision of Bloom's taxonomy of educational objectives","title-short":"A taxonomy for learning, teaching, and assessing","editor":[{"family":"Anderson","given":"Lorin W."},{"family":"Krathwohl","given":"David R."}],"issued":{"date-parts":[["2001"]]}}}],"schema":"https://github.com/citation-style-language/schema/raw/master/csl-citation.json"} </w:instrText>
      </w:r>
      <w:r w:rsidR="00AE291E" w:rsidRPr="00A57847">
        <w:fldChar w:fldCharType="separate"/>
      </w:r>
      <w:r w:rsidR="009C23E1" w:rsidRPr="009C23E1">
        <w:t>[1], [2]</w:t>
      </w:r>
      <w:r w:rsidR="00AE291E" w:rsidRPr="00A57847">
        <w:fldChar w:fldCharType="end"/>
      </w:r>
      <w:r w:rsidRPr="00A57847">
        <w:t>, where the student not only understands the subject matter, but also has the ability to apply the acquired knowledge to solve problems in controlled environments.</w:t>
      </w:r>
    </w:p>
    <w:p w14:paraId="711E187F" w14:textId="20305FF6" w:rsidR="0F6BD54A" w:rsidRPr="00A57847" w:rsidRDefault="0F6BD54A" w:rsidP="0044240E">
      <w:pPr>
        <w:spacing w:after="3pt"/>
        <w:ind w:firstLine="14.45pt"/>
        <w:jc w:val="both"/>
        <w:rPr>
          <w:i/>
        </w:rPr>
      </w:pPr>
      <w:r w:rsidRPr="00A57847">
        <w:t>In this sense, there are two main paradigms in the creation of tutorials:</w:t>
      </w:r>
    </w:p>
    <w:p w14:paraId="14333689" w14:textId="2FA56F64" w:rsidR="0F6BD54A" w:rsidRPr="00A57847" w:rsidRDefault="0F6BD54A" w:rsidP="00A57847">
      <w:pPr>
        <w:pStyle w:val="Prrafodelista"/>
        <w:numPr>
          <w:ilvl w:val="0"/>
          <w:numId w:val="34"/>
        </w:numPr>
        <w:spacing w:after="6pt"/>
        <w:ind w:start="14.20pt" w:hanging="7.10pt"/>
        <w:jc w:val="both"/>
        <w:rPr>
          <w:rFonts w:ascii="Times New Roman" w:hAnsi="Times New Roman" w:cs="Times New Roman"/>
          <w:sz w:val="20"/>
          <w:szCs w:val="20"/>
          <w:lang w:val="en-US"/>
        </w:rPr>
      </w:pPr>
      <w:r w:rsidRPr="00A57847">
        <w:rPr>
          <w:rFonts w:ascii="Times New Roman" w:hAnsi="Times New Roman" w:cs="Times New Roman"/>
          <w:b/>
          <w:bCs/>
          <w:sz w:val="20"/>
          <w:szCs w:val="20"/>
          <w:lang w:val="en-US"/>
        </w:rPr>
        <w:t>“</w:t>
      </w:r>
      <w:r w:rsidRPr="00A57847">
        <w:rPr>
          <w:rFonts w:ascii="Times New Roman" w:hAnsi="Times New Roman" w:cs="Times New Roman"/>
          <w:b/>
          <w:bCs/>
          <w:i/>
          <w:iCs/>
          <w:sz w:val="20"/>
          <w:szCs w:val="20"/>
          <w:lang w:val="en-US"/>
        </w:rPr>
        <w:t>Do what I tell you</w:t>
      </w:r>
      <w:r w:rsidRPr="00A57847">
        <w:rPr>
          <w:rFonts w:ascii="Times New Roman" w:hAnsi="Times New Roman" w:cs="Times New Roman"/>
          <w:b/>
          <w:bCs/>
          <w:sz w:val="20"/>
          <w:szCs w:val="20"/>
          <w:lang w:val="en-US"/>
        </w:rPr>
        <w:t>”</w:t>
      </w:r>
      <w:r w:rsidRPr="00A57847">
        <w:rPr>
          <w:rFonts w:ascii="Times New Roman" w:hAnsi="Times New Roman" w:cs="Times New Roman"/>
          <w:sz w:val="20"/>
          <w:szCs w:val="20"/>
          <w:lang w:val="en-US"/>
        </w:rPr>
        <w:t xml:space="preserve">: This consists of presenting explanatory texts with boxes where the student copies and executes the content in a work environment. Platforms such as Comprehensive Rust </w:t>
      </w:r>
      <w:r w:rsidR="00EF0B7E" w:rsidRPr="00A57847">
        <w:rPr>
          <w:rFonts w:ascii="Times New Roman" w:hAnsi="Times New Roman" w:cs="Times New Roman"/>
          <w:sz w:val="20"/>
          <w:szCs w:val="20"/>
          <w:lang w:val="en-US"/>
        </w:rPr>
        <w:fldChar w:fldCharType="begin"/>
      </w:r>
      <w:r w:rsidR="00066BC3">
        <w:rPr>
          <w:rFonts w:ascii="Times New Roman" w:hAnsi="Times New Roman" w:cs="Times New Roman"/>
          <w:sz w:val="20"/>
          <w:szCs w:val="20"/>
          <w:lang w:val="en-US"/>
        </w:rPr>
        <w:instrText xml:space="preserve"> ADDIN ZOTERO_ITEM CSL_CITATION {"citationID":"7dkxErSw","properties":{"formattedCitation":"[3]","plainCitation":"[3]","noteIndex":0},"citationItems":[{"id":309,"uris":["http://zotero.org/users/7896678/items/UACWY39B"],"itemData":{"id":309,"type":"document","title":"Comprehensive Rust","URL":"https://github.com/google/comprehensive-rust"}}],"schema":"https://github.com/citation-style-language/schema/raw/master/csl-citation.json"} </w:instrText>
      </w:r>
      <w:r w:rsidR="00EF0B7E" w:rsidRPr="00A57847">
        <w:rPr>
          <w:rFonts w:ascii="Times New Roman" w:hAnsi="Times New Roman" w:cs="Times New Roman"/>
          <w:sz w:val="20"/>
          <w:szCs w:val="20"/>
          <w:lang w:val="en-US"/>
        </w:rPr>
        <w:fldChar w:fldCharType="separate"/>
      </w:r>
      <w:r w:rsidR="009C23E1" w:rsidRPr="00B07902">
        <w:rPr>
          <w:rFonts w:ascii="Times New Roman" w:hAnsi="Times New Roman" w:cs="Times New Roman"/>
          <w:sz w:val="20"/>
          <w:lang w:val="en-US"/>
        </w:rPr>
        <w:t>[3]</w:t>
      </w:r>
      <w:r w:rsidR="00EF0B7E" w:rsidRPr="00A57847">
        <w:rPr>
          <w:rFonts w:ascii="Times New Roman" w:hAnsi="Times New Roman" w:cs="Times New Roman"/>
          <w:sz w:val="20"/>
          <w:szCs w:val="20"/>
          <w:lang w:val="en-US"/>
        </w:rPr>
        <w:fldChar w:fldCharType="end"/>
      </w:r>
      <w:r w:rsidRPr="00A57847">
        <w:rPr>
          <w:rFonts w:ascii="Times New Roman" w:hAnsi="Times New Roman" w:cs="Times New Roman"/>
          <w:sz w:val="20"/>
          <w:szCs w:val="20"/>
          <w:lang w:val="en-US"/>
        </w:rPr>
        <w:t xml:space="preserve"> allow the commands to be executed directly in the electronic document. Other modern examples of this approach are </w:t>
      </w:r>
      <w:proofErr w:type="spellStart"/>
      <w:r w:rsidRPr="00A57847">
        <w:rPr>
          <w:rFonts w:ascii="Times New Roman" w:hAnsi="Times New Roman" w:cs="Times New Roman"/>
          <w:sz w:val="20"/>
          <w:szCs w:val="20"/>
          <w:lang w:val="en-US"/>
        </w:rPr>
        <w:t>Jupyter</w:t>
      </w:r>
      <w:proofErr w:type="spellEnd"/>
      <w:r w:rsidRPr="00A57847">
        <w:rPr>
          <w:rFonts w:ascii="Times New Roman" w:hAnsi="Times New Roman" w:cs="Times New Roman"/>
          <w:sz w:val="20"/>
          <w:szCs w:val="20"/>
          <w:lang w:val="en-US"/>
        </w:rPr>
        <w:t xml:space="preserve"> notebooks </w:t>
      </w:r>
      <w:r w:rsidR="00AB4F1C" w:rsidRPr="00A57847">
        <w:rPr>
          <w:rFonts w:ascii="Times New Roman" w:hAnsi="Times New Roman" w:cs="Times New Roman"/>
          <w:sz w:val="20"/>
          <w:szCs w:val="20"/>
          <w:lang w:val="en-US"/>
        </w:rPr>
        <w:fldChar w:fldCharType="begin"/>
      </w:r>
      <w:r w:rsidR="00066BC3">
        <w:rPr>
          <w:rFonts w:ascii="Times New Roman" w:hAnsi="Times New Roman" w:cs="Times New Roman"/>
          <w:sz w:val="20"/>
          <w:szCs w:val="20"/>
          <w:lang w:val="en-US"/>
        </w:rPr>
        <w:instrText xml:space="preserve"> ADDIN ZOTERO_ITEM CSL_CITATION {"citationID":"yIS6mbC1","properties":{"formattedCitation":"[4]","plainCitation":"[4]","noteIndex":0},"citationItems":[{"id":306,"uris":["http://zotero.org/users/7896678/items/JE3IEDME"],"itemData":{"id":306,"type":"document","title":"Jupyter Project","URL":"https://jupyter.org/"}}],"schema":"https://github.com/citation-style-language/schema/raw/master/csl-citation.json"} </w:instrText>
      </w:r>
      <w:r w:rsidR="00AB4F1C" w:rsidRPr="00A57847">
        <w:rPr>
          <w:rFonts w:ascii="Times New Roman" w:hAnsi="Times New Roman" w:cs="Times New Roman"/>
          <w:sz w:val="20"/>
          <w:szCs w:val="20"/>
          <w:lang w:val="en-US"/>
        </w:rPr>
        <w:fldChar w:fldCharType="separate"/>
      </w:r>
      <w:r w:rsidR="009C23E1" w:rsidRPr="00B07902">
        <w:rPr>
          <w:rFonts w:ascii="Times New Roman" w:hAnsi="Times New Roman" w:cs="Times New Roman"/>
          <w:sz w:val="20"/>
          <w:lang w:val="en-US"/>
        </w:rPr>
        <w:t>[4]</w:t>
      </w:r>
      <w:r w:rsidR="00AB4F1C" w:rsidRPr="00A57847">
        <w:rPr>
          <w:rFonts w:ascii="Times New Roman" w:hAnsi="Times New Roman" w:cs="Times New Roman"/>
          <w:sz w:val="20"/>
          <w:szCs w:val="20"/>
          <w:lang w:val="en-US"/>
        </w:rPr>
        <w:fldChar w:fldCharType="end"/>
      </w:r>
      <w:r w:rsidRPr="00A57847">
        <w:rPr>
          <w:rFonts w:ascii="Times New Roman" w:hAnsi="Times New Roman" w:cs="Times New Roman"/>
          <w:sz w:val="20"/>
          <w:szCs w:val="20"/>
          <w:lang w:val="en-US"/>
        </w:rPr>
        <w:t xml:space="preserve"> or Google </w:t>
      </w:r>
      <w:proofErr w:type="spellStart"/>
      <w:r w:rsidRPr="00A57847">
        <w:rPr>
          <w:rFonts w:ascii="Times New Roman" w:hAnsi="Times New Roman" w:cs="Times New Roman"/>
          <w:sz w:val="20"/>
          <w:szCs w:val="20"/>
          <w:lang w:val="en-US"/>
        </w:rPr>
        <w:t>Colab</w:t>
      </w:r>
      <w:proofErr w:type="spellEnd"/>
      <w:r w:rsidRPr="00A57847">
        <w:rPr>
          <w:rFonts w:ascii="Times New Roman" w:hAnsi="Times New Roman" w:cs="Times New Roman"/>
          <w:sz w:val="20"/>
          <w:szCs w:val="20"/>
          <w:lang w:val="en-US"/>
        </w:rPr>
        <w:t xml:space="preserve"> </w:t>
      </w:r>
      <w:r w:rsidR="0068115D" w:rsidRPr="00A57847">
        <w:rPr>
          <w:rFonts w:ascii="Times New Roman" w:hAnsi="Times New Roman" w:cs="Times New Roman"/>
          <w:sz w:val="20"/>
          <w:szCs w:val="20"/>
          <w:lang w:val="en-US"/>
        </w:rPr>
        <w:fldChar w:fldCharType="begin"/>
      </w:r>
      <w:r w:rsidR="00066BC3">
        <w:rPr>
          <w:rFonts w:ascii="Times New Roman" w:hAnsi="Times New Roman" w:cs="Times New Roman"/>
          <w:sz w:val="20"/>
          <w:szCs w:val="20"/>
          <w:lang w:val="en-US"/>
        </w:rPr>
        <w:instrText xml:space="preserve"> ADDIN ZOTERO_ITEM CSL_CITATION {"citationID":"ooUQLhvW","properties":{"formattedCitation":"[5]","plainCitation":"[5]","noteIndex":0},"citationItems":[{"id":310,"uris":["http://zotero.org/users/7896678/items/NLQ5IVQR"],"itemData":{"id":310,"type":"document","title":"Google Colab","URL":"https://research.google.com/colaboratory/"}}],"schema":"https://github.com/citation-style-language/schema/raw/master/csl-citation.json"} </w:instrText>
      </w:r>
      <w:r w:rsidR="0068115D" w:rsidRPr="00A57847">
        <w:rPr>
          <w:rFonts w:ascii="Times New Roman" w:hAnsi="Times New Roman" w:cs="Times New Roman"/>
          <w:sz w:val="20"/>
          <w:szCs w:val="20"/>
          <w:lang w:val="en-US"/>
        </w:rPr>
        <w:fldChar w:fldCharType="separate"/>
      </w:r>
      <w:r w:rsidR="009C23E1" w:rsidRPr="00B07902">
        <w:rPr>
          <w:rFonts w:ascii="Times New Roman" w:hAnsi="Times New Roman" w:cs="Times New Roman"/>
          <w:sz w:val="20"/>
          <w:lang w:val="en-US"/>
        </w:rPr>
        <w:t>[5]</w:t>
      </w:r>
      <w:r w:rsidR="0068115D" w:rsidRPr="00A57847">
        <w:rPr>
          <w:rFonts w:ascii="Times New Roman" w:hAnsi="Times New Roman" w:cs="Times New Roman"/>
          <w:sz w:val="20"/>
          <w:szCs w:val="20"/>
          <w:lang w:val="en-US"/>
        </w:rPr>
        <w:fldChar w:fldCharType="end"/>
      </w:r>
      <w:r w:rsidRPr="00A57847">
        <w:rPr>
          <w:rFonts w:ascii="Times New Roman" w:hAnsi="Times New Roman" w:cs="Times New Roman"/>
          <w:sz w:val="20"/>
          <w:szCs w:val="20"/>
          <w:lang w:val="en-US"/>
        </w:rPr>
        <w:t>.</w:t>
      </w:r>
    </w:p>
    <w:p w14:paraId="06D46011" w14:textId="77777777" w:rsidR="0044240E" w:rsidRPr="00A57847" w:rsidRDefault="0044240E" w:rsidP="00A57847">
      <w:pPr>
        <w:pStyle w:val="Prrafodelista"/>
        <w:spacing w:after="0pt"/>
        <w:ind w:start="14.20pt"/>
        <w:jc w:val="both"/>
        <w:rPr>
          <w:rFonts w:ascii="Times New Roman" w:hAnsi="Times New Roman" w:cs="Times New Roman"/>
          <w:sz w:val="4"/>
          <w:szCs w:val="4"/>
          <w:lang w:val="en-US"/>
        </w:rPr>
      </w:pPr>
    </w:p>
    <w:p w14:paraId="46E28D6E" w14:textId="11F1A432" w:rsidR="0F6BD54A" w:rsidRPr="00A57847" w:rsidRDefault="0F6BD54A" w:rsidP="00A57847">
      <w:pPr>
        <w:pStyle w:val="Prrafodelista"/>
        <w:numPr>
          <w:ilvl w:val="0"/>
          <w:numId w:val="34"/>
        </w:numPr>
        <w:spacing w:after="3pt"/>
        <w:ind w:start="14.20pt" w:hanging="7.10pt"/>
        <w:jc w:val="both"/>
        <w:rPr>
          <w:rFonts w:ascii="Times New Roman" w:hAnsi="Times New Roman" w:cs="Times New Roman"/>
          <w:i/>
          <w:sz w:val="20"/>
          <w:szCs w:val="20"/>
          <w:lang w:val="en-US"/>
        </w:rPr>
      </w:pPr>
      <w:r w:rsidRPr="00A57847">
        <w:rPr>
          <w:rFonts w:ascii="Times New Roman" w:hAnsi="Times New Roman" w:cs="Times New Roman"/>
          <w:b/>
          <w:bCs/>
          <w:sz w:val="20"/>
          <w:szCs w:val="20"/>
          <w:lang w:val="en-US"/>
        </w:rPr>
        <w:t>“</w:t>
      </w:r>
      <w:r w:rsidRPr="00A57847">
        <w:rPr>
          <w:rFonts w:ascii="Times New Roman" w:hAnsi="Times New Roman" w:cs="Times New Roman"/>
          <w:b/>
          <w:bCs/>
          <w:i/>
          <w:iCs/>
          <w:sz w:val="20"/>
          <w:szCs w:val="20"/>
          <w:lang w:val="en-US"/>
        </w:rPr>
        <w:t>Solve what I ask you</w:t>
      </w:r>
      <w:r w:rsidRPr="00A57847">
        <w:rPr>
          <w:rFonts w:ascii="Times New Roman" w:hAnsi="Times New Roman" w:cs="Times New Roman"/>
          <w:b/>
          <w:bCs/>
          <w:sz w:val="20"/>
          <w:szCs w:val="20"/>
          <w:lang w:val="en-US"/>
        </w:rPr>
        <w:t>”</w:t>
      </w:r>
      <w:r w:rsidRPr="00A57847">
        <w:rPr>
          <w:rFonts w:ascii="Times New Roman" w:hAnsi="Times New Roman" w:cs="Times New Roman"/>
          <w:sz w:val="20"/>
          <w:szCs w:val="20"/>
          <w:lang w:val="en-US"/>
        </w:rPr>
        <w:t>: It is based on carrying out an assimilation test after the theoretical introduction. For example, a description of Ohm</w:t>
      </w:r>
      <w:r w:rsidR="00A70EE3" w:rsidRPr="00A57847">
        <w:rPr>
          <w:rFonts w:ascii="Times New Roman" w:hAnsi="Times New Roman" w:cs="Times New Roman"/>
          <w:sz w:val="20"/>
          <w:szCs w:val="20"/>
          <w:lang w:val="en-US"/>
        </w:rPr>
        <w:t>’</w:t>
      </w:r>
      <w:r w:rsidRPr="00A57847">
        <w:rPr>
          <w:rFonts w:ascii="Times New Roman" w:hAnsi="Times New Roman" w:cs="Times New Roman"/>
          <w:sz w:val="20"/>
          <w:szCs w:val="20"/>
          <w:lang w:val="en-US"/>
        </w:rPr>
        <w:t xml:space="preserve">s law is presented, examples of problem solving and then a battery of questions to evaluate the student's understanding. A prominent example is the Khan Academy </w:t>
      </w:r>
      <w:r w:rsidR="00A70EE3" w:rsidRPr="00A57847">
        <w:rPr>
          <w:rFonts w:ascii="Times New Roman" w:hAnsi="Times New Roman" w:cs="Times New Roman"/>
          <w:sz w:val="20"/>
          <w:szCs w:val="20"/>
          <w:lang w:val="en-US"/>
        </w:rPr>
        <w:fldChar w:fldCharType="begin"/>
      </w:r>
      <w:r w:rsidR="00066BC3">
        <w:rPr>
          <w:rFonts w:ascii="Times New Roman" w:hAnsi="Times New Roman" w:cs="Times New Roman"/>
          <w:sz w:val="20"/>
          <w:szCs w:val="20"/>
          <w:lang w:val="en-US"/>
        </w:rPr>
        <w:instrText xml:space="preserve"> ADDIN ZOTERO_ITEM CSL_CITATION {"citationID":"0al7MfZH","properties":{"formattedCitation":"[6]","plainCitation":"[6]","noteIndex":0},"citationItems":[{"id":308,"uris":["http://zotero.org/users/7896678/items/GXW3P2XX"],"itemData":{"id":308,"type":"document","title":"Khan Academy","URL":"https://www.khanacademy.org/"}}],"schema":"https://github.com/citation-style-language/schema/raw/master/csl-citation.json"} </w:instrText>
      </w:r>
      <w:r w:rsidR="00A70EE3" w:rsidRPr="00A57847">
        <w:rPr>
          <w:rFonts w:ascii="Times New Roman" w:hAnsi="Times New Roman" w:cs="Times New Roman"/>
          <w:sz w:val="20"/>
          <w:szCs w:val="20"/>
          <w:lang w:val="en-US"/>
        </w:rPr>
        <w:fldChar w:fldCharType="separate"/>
      </w:r>
      <w:r w:rsidR="009C23E1" w:rsidRPr="00B07902">
        <w:rPr>
          <w:rFonts w:ascii="Times New Roman" w:hAnsi="Times New Roman" w:cs="Times New Roman"/>
          <w:sz w:val="20"/>
          <w:lang w:val="en-US"/>
        </w:rPr>
        <w:t>[6]</w:t>
      </w:r>
      <w:r w:rsidR="00A70EE3" w:rsidRPr="00A57847">
        <w:rPr>
          <w:rFonts w:ascii="Times New Roman" w:hAnsi="Times New Roman" w:cs="Times New Roman"/>
          <w:sz w:val="20"/>
          <w:szCs w:val="20"/>
          <w:lang w:val="en-US"/>
        </w:rPr>
        <w:fldChar w:fldCharType="end"/>
      </w:r>
      <w:r w:rsidRPr="00A57847">
        <w:rPr>
          <w:rFonts w:ascii="Times New Roman" w:hAnsi="Times New Roman" w:cs="Times New Roman"/>
          <w:sz w:val="20"/>
          <w:szCs w:val="20"/>
          <w:lang w:val="en-US"/>
        </w:rPr>
        <w:t>, with excellent material for learning mathematics.</w:t>
      </w:r>
    </w:p>
    <w:p w14:paraId="1F60F8C8" w14:textId="60F8AB5D" w:rsidR="0F6BD54A" w:rsidRPr="00A57847" w:rsidRDefault="0F6BD54A" w:rsidP="00252F14">
      <w:pPr>
        <w:spacing w:after="6pt"/>
        <w:ind w:firstLine="14.45pt"/>
        <w:jc w:val="both"/>
        <w:rPr>
          <w:i/>
        </w:rPr>
      </w:pPr>
      <w:r>
        <w:t>This work presents a framework for building interactive tutorials in MATLAB/Octave (it has been developed in Octave, but no compatibility problems with MATLAB were found</w:t>
      </w:r>
      <w:r w:rsidR="2637DF41">
        <w:t xml:space="preserve">, in this document we will use MATLAB and Octave </w:t>
      </w:r>
      <w:r w:rsidR="67D56FCB" w:rsidRPr="6F4B9E88">
        <w:rPr>
          <w:lang w:val="en"/>
        </w:rPr>
        <w:t>interchangeably</w:t>
      </w:r>
      <w:r>
        <w:t>) for teaching subjects that use this environment (the MATLAB</w:t>
      </w:r>
      <w:r w:rsidR="00A771D7">
        <w:t>/Octave</w:t>
      </w:r>
      <w:r>
        <w:t xml:space="preserve"> scripting language itself, </w:t>
      </w:r>
      <w:r>
        <w:t>signal processing, image processing, control, etc.). The proposed framework is based on positive elements of both paradigms.</w:t>
      </w:r>
    </w:p>
    <w:p w14:paraId="07047416" w14:textId="77335C8B" w:rsidR="0F6BD54A" w:rsidRPr="00A57847" w:rsidRDefault="0F6BD54A" w:rsidP="00252F14">
      <w:pPr>
        <w:spacing w:after="6pt"/>
        <w:ind w:firstLine="14.45pt"/>
        <w:jc w:val="both"/>
        <w:rPr>
          <w:i/>
        </w:rPr>
      </w:pPr>
      <w:r>
        <w:t xml:space="preserve">The proposed tutorial concept consists of a succession of </w:t>
      </w:r>
      <w:r w:rsidR="00A771D7">
        <w:t>“</w:t>
      </w:r>
      <w:r w:rsidRPr="00A771D7">
        <w:rPr>
          <w:i/>
          <w:iCs/>
        </w:rPr>
        <w:t>experiments</w:t>
      </w:r>
      <w:r w:rsidR="00A771D7">
        <w:t>”</w:t>
      </w:r>
      <w:r>
        <w:t xml:space="preserve"> with a small introductory text, with examples of a concept, and then a list of tasks is proposed to verify that the student has understood the concepts worked on. </w:t>
      </w:r>
      <w:r w:rsidR="00A771D7">
        <w:t>In this sense</w:t>
      </w:r>
      <w:r>
        <w:t xml:space="preserve">, the student </w:t>
      </w:r>
      <w:r w:rsidR="00175574">
        <w:t>can</w:t>
      </w:r>
      <w:r>
        <w:t xml:space="preserve"> complete freedom to work with </w:t>
      </w:r>
      <w:r w:rsidR="00445540">
        <w:t xml:space="preserve">MATLAB/Octave </w:t>
      </w:r>
      <w:r>
        <w:t>to solve the tasks requested. In this way, the user</w:t>
      </w:r>
      <w:r w:rsidR="00D226C8">
        <w:t>’</w:t>
      </w:r>
      <w:r>
        <w:t xml:space="preserve">s work environment is literally </w:t>
      </w:r>
      <w:r w:rsidR="00D226C8">
        <w:t>MATLAB/Octave</w:t>
      </w:r>
      <w:r w:rsidR="006A700A">
        <w:t xml:space="preserve"> </w:t>
      </w:r>
      <w:r w:rsidR="00201345" w:rsidRPr="00201345">
        <w:t>integrated development environment (IDE)</w:t>
      </w:r>
      <w:r>
        <w:t>, not a reduced version for the tutorial</w:t>
      </w:r>
      <w:r w:rsidR="00040F5B">
        <w:t>. T</w:t>
      </w:r>
      <w:r w:rsidR="001B47B6">
        <w:t xml:space="preserve">herefore, additionally </w:t>
      </w:r>
      <w:r>
        <w:t>to the tutorial</w:t>
      </w:r>
      <w:r w:rsidR="00201345">
        <w:t>’</w:t>
      </w:r>
      <w:r>
        <w:t xml:space="preserve">s own help, the user has the help provided by the IDE </w:t>
      </w:r>
      <w:r w:rsidR="007D5E59" w:rsidRPr="007D5E59">
        <w:t xml:space="preserve">itself </w:t>
      </w:r>
      <w:r>
        <w:t xml:space="preserve">(variable inspector, workspace, history, help with hyperlinks, among others). In addition, the framework provides a series of specific commands to help the user in the achievement of the proposed tasks, such as commands to verify that the task is being carried out correctly, construction of lists of clues, glossary of </w:t>
      </w:r>
      <w:r w:rsidR="00B32391">
        <w:t xml:space="preserve">tutorial </w:t>
      </w:r>
      <w:r>
        <w:t>relevant terms and others.</w:t>
      </w:r>
    </w:p>
    <w:p w14:paraId="2385FB9C" w14:textId="40F88B75" w:rsidR="002565C3" w:rsidRDefault="0F6BD54A" w:rsidP="002565C3">
      <w:pPr>
        <w:spacing w:after="6pt"/>
        <w:ind w:firstLine="14.45pt"/>
        <w:jc w:val="both"/>
      </w:pPr>
      <w:r>
        <w:t xml:space="preserve">The system presents a second characteristic that enhances its educational capacity: the construction of the experiments is carried out with a simple own markup language that facilitates the inclusion of contents for the tutorial builder. </w:t>
      </w:r>
      <w:r w:rsidR="008A5A32">
        <w:t xml:space="preserve">Specifically, </w:t>
      </w:r>
      <w:r w:rsidR="002B5470">
        <w:t>its</w:t>
      </w:r>
      <w:r>
        <w:t xml:space="preserve"> markup language </w:t>
      </w:r>
      <w:r w:rsidR="002B5470" w:rsidRPr="002B5470">
        <w:t xml:space="preserve">facilitates </w:t>
      </w:r>
      <w:r>
        <w:t xml:space="preserve">the incorporation of explanatory texts, examples to reproduce (from the </w:t>
      </w:r>
      <w:r w:rsidR="00564301">
        <w:t>“</w:t>
      </w:r>
      <w:r w:rsidRPr="00A57847">
        <w:rPr>
          <w:i/>
          <w:iCs/>
        </w:rPr>
        <w:t>do what I tell you</w:t>
      </w:r>
      <w:proofErr w:type="gramStart"/>
      <w:r w:rsidR="00564301">
        <w:t>”</w:t>
      </w:r>
      <w:r>
        <w:t xml:space="preserve"> paradigm</w:t>
      </w:r>
      <w:proofErr w:type="gramEnd"/>
      <w:r>
        <w:t>), as well as tasks that the student must solve (from the “</w:t>
      </w:r>
      <w:r w:rsidRPr="00B32391">
        <w:rPr>
          <w:i/>
          <w:iCs/>
        </w:rPr>
        <w:t>solve what I ask you</w:t>
      </w:r>
      <w:r>
        <w:t xml:space="preserve">” paradigm). </w:t>
      </w:r>
      <w:r w:rsidR="000F725E" w:rsidRPr="000F725E">
        <w:t>Besides</w:t>
      </w:r>
      <w:r w:rsidR="000F725E">
        <w:t xml:space="preserve">, </w:t>
      </w:r>
      <w:r>
        <w:t xml:space="preserve">the simplicity of the </w:t>
      </w:r>
      <w:r w:rsidR="009F73F6">
        <w:t xml:space="preserve">used </w:t>
      </w:r>
      <w:r>
        <w:t xml:space="preserve">markup language </w:t>
      </w:r>
      <w:r w:rsidR="006878A5" w:rsidRPr="006878A5">
        <w:t>enable</w:t>
      </w:r>
      <w:r>
        <w:t xml:space="preserve">s a very enriching active learning strategy in which students can create their own experiments that are shared with others. </w:t>
      </w:r>
      <w:r w:rsidR="00812FB5">
        <w:t xml:space="preserve">In fact, in the pilot test described in this work (see </w:t>
      </w:r>
      <w:r w:rsidR="00DC62A3">
        <w:t>S</w:t>
      </w:r>
      <w:r w:rsidR="00812FB5">
        <w:t>ection</w:t>
      </w:r>
      <w:r w:rsidR="00880FF4">
        <w:t xml:space="preserve"> </w:t>
      </w:r>
      <w:r w:rsidR="00880FF4">
        <w:fldChar w:fldCharType="begin"/>
      </w:r>
      <w:r w:rsidR="00880FF4">
        <w:instrText xml:space="preserve"> REF _Ref163152038 \r \h </w:instrText>
      </w:r>
      <w:r w:rsidR="00880FF4">
        <w:fldChar w:fldCharType="separate"/>
      </w:r>
      <w:r w:rsidR="00660864">
        <w:t>IV</w:t>
      </w:r>
      <w:r w:rsidR="00880FF4">
        <w:fldChar w:fldCharType="end"/>
      </w:r>
      <w:r w:rsidR="00812FB5">
        <w:t>)</w:t>
      </w:r>
      <w:r w:rsidR="00C10A8A" w:rsidRPr="00C10A8A">
        <w:t xml:space="preserve"> </w:t>
      </w:r>
      <w:r w:rsidR="00C10A8A">
        <w:t xml:space="preserve">were carried out in this sense: </w:t>
      </w:r>
      <w:r w:rsidR="006C69A0">
        <w:t>the</w:t>
      </w:r>
      <w:r w:rsidR="002E1F4E">
        <w:t xml:space="preserve"> student</w:t>
      </w:r>
      <w:r w:rsidR="006C69A0">
        <w:t xml:space="preserve">s realize </w:t>
      </w:r>
      <w:r w:rsidR="002565C3">
        <w:t xml:space="preserve">a reduced tutorial of basic instructions, and after a short time with the tool, </w:t>
      </w:r>
      <w:r w:rsidR="005270D5" w:rsidRPr="005270D5">
        <w:t xml:space="preserve">they themselves will be able to develop </w:t>
      </w:r>
      <w:r w:rsidR="002565C3">
        <w:t xml:space="preserve">new content for their </w:t>
      </w:r>
      <w:r w:rsidR="005270D5">
        <w:t>classmates.</w:t>
      </w:r>
    </w:p>
    <w:p w14:paraId="031A5E35" w14:textId="58AB2E03" w:rsidR="0F6BD54A" w:rsidRDefault="0F6BD54A" w:rsidP="00252F14">
      <w:pPr>
        <w:spacing w:after="6pt"/>
        <w:ind w:firstLine="14.45pt"/>
        <w:jc w:val="both"/>
      </w:pPr>
      <w:r>
        <w:t>T</w:t>
      </w:r>
      <w:r w:rsidR="00C60180">
        <w:t xml:space="preserve">o </w:t>
      </w:r>
      <w:r w:rsidR="0088102B">
        <w:t xml:space="preserve">achieve this </w:t>
      </w:r>
      <w:r>
        <w:t>objective</w:t>
      </w:r>
      <w:r w:rsidR="00AC065C">
        <w:t>,</w:t>
      </w:r>
      <w:r>
        <w:t xml:space="preserve"> a transpilation </w:t>
      </w:r>
      <w:r w:rsidR="00D4072A">
        <w:t xml:space="preserve"> </w:t>
      </w:r>
      <w:r w:rsidR="00066BC3">
        <w:fldChar w:fldCharType="begin"/>
      </w:r>
      <w:r w:rsidR="00066BC3">
        <w:instrText xml:space="preserve"> ADDIN ZOTERO_ITEM CSL_CITATION {"citationID":"ockqZ2PL","properties":{"formattedCitation":"[7], [8]","plainCitation":"[7], [8]","noteIndex":0},"citationItems":[{"id":368,"uris":["http://zotero.org/users/7896678/items/HN4KNSWM"],"itemData":{"id":368,"type":"article-journal","abstract":"A transpiler converts code from one programming language to another. Many practical uses of transpilers require the user to be able to guide or customize the program produced from a given input program. This customizability is important for satisfying many application-specific goals for the produced code such as ensuring performance, readability, ease of exposition or maintainability, compatibility with external environment or analysis tools, and so on. Conventional transpilers are deterministic rule-driven systems often written without offering customizability per user and per program. Recent advances in transpilers based on neural networks offer some customizability to users, e.g. through interactive prompts, but they are still difficult to precisely control the production of a desired output. Both conventional and neural transpilation also suffer from the \"last mile\" problem: they produce correct code on average, i.e., on most parts of a given program, but not necessarily for all parts of it. We propose a new transpilation approach that offers fine-grained customizability and reusability of transpilation rules created by others, without burdening the user to understand the global semantics of the given source program. Our approach is mostly automatic and incremental, i.e., constructs translation rules needed to transpile the given program as per the user's guidance piece-by-piece. Users can rely on existing transpilation rules to translate most of the program correctly while focusing their effort locally, only on parts that are incorrect or need customization. This improves the correctness of the end result. We implement the transpiler as a tool called DuoGlot, which translates Python to Javascript programs, and evaluate it on the popular GeeksForGeeks benchmarks. DuoGlot achieves 90% translation accuracy and so it outperforms all existing translators (both handcrafted and neural-based), while it produces readable code. We evaluate DuoGlot on two additional benchmarks, containing more challenging and longer programs, and similarly observe improved accuracy compared to the other transpilers.","container-title":"Proceedings of the ACM on Programming Languages","DOI":"10.1145/3586034","ISSN":"2475-1421","issue":"OOPSLA1","journalAbbreviation":"Proc. ACM Program. Lang.","language":"en","page":"201-229","source":"DOI.org (Crossref)","title":"User-Customizable Transpilation of Scripting Languages","volume":"7","author":[{"family":"Wang","given":"Bo"},{"family":"Kolluri","given":"Aashish"},{"family":"Nikolić","given":"Ivica"},{"family":"Baluta","given":"Teodora"},{"family":"Saxena","given":"Prateek"}],"issued":{"date-parts":[["2023",4,6]]}}},{"id":372,"uris":["http://zotero.org/users/7896678/items/TALWSNTV"],"itemData":{"id":372,"type":"paper-conference","container-title":"2016 6th Workshop on Python for High-Performance and Scientific Computing (PyHPC)","DOI":"10.1109/PyHPC.2016.006","event-place":"Salt Lake, UT, USA","event-title":"2016 6th Workshop on Python for High-Performance and Scientific Computing (PyHPC)","ISBN":"978-1-5090-5220-2","page":"9-18","publisher":"IEEE","publisher-place":"Salt Lake, UT, USA","source":"DOI.org (Crossref)","title":"Migrating Legacy Fortran to Python While Retaining Fortran-Level Performance through Transpilation and Type Hints","URL":"http://ieeexplore.ieee.org/document/7836839/","author":[{"family":"Bysiek","given":"Mateusz"},{"family":"Drozd","given":"Aleksandr"},{"family":"Matsuoka","given":"Satoshi"}],"accessed":{"date-parts":[["2024",4,4]]},"issued":{"date-parts":[["2016",11]]}}}],"schema":"https://github.com/citation-style-language/schema/raw/master/csl-citation.json"} </w:instrText>
      </w:r>
      <w:r w:rsidR="00066BC3">
        <w:fldChar w:fldCharType="separate"/>
      </w:r>
      <w:r w:rsidR="009C23E1" w:rsidRPr="009C23E1">
        <w:t>[7], [8]</w:t>
      </w:r>
      <w:r w:rsidR="00066BC3">
        <w:fldChar w:fldCharType="end"/>
      </w:r>
      <w:r w:rsidR="00360886">
        <w:t xml:space="preserve"> </w:t>
      </w:r>
      <w:r>
        <w:t>approach</w:t>
      </w:r>
      <w:r w:rsidR="00AC065C">
        <w:t xml:space="preserve"> has b</w:t>
      </w:r>
      <w:r w:rsidR="001C36FD">
        <w:t xml:space="preserve">een </w:t>
      </w:r>
      <w:r w:rsidR="00672C20">
        <w:t>proposed</w:t>
      </w:r>
      <w:r w:rsidR="00C671A1">
        <w:t xml:space="preserve">. </w:t>
      </w:r>
      <w:r w:rsidR="000B3BE3">
        <w:t>Specifically</w:t>
      </w:r>
      <w:r w:rsidR="00F41DF7">
        <w:t>, th</w:t>
      </w:r>
      <w:r w:rsidR="00672C20">
        <w:t>is</w:t>
      </w:r>
      <w:r w:rsidR="00F41DF7">
        <w:t xml:space="preserve"> t</w:t>
      </w:r>
      <w:r w:rsidR="001442F6">
        <w:t xml:space="preserve">ranspilation </w:t>
      </w:r>
      <w:r w:rsidR="00B702EC">
        <w:t>strategy</w:t>
      </w:r>
      <w:r w:rsidR="00646C0D">
        <w:t xml:space="preserve"> </w:t>
      </w:r>
      <w:r w:rsidR="0007775C">
        <w:t xml:space="preserve">consist of a </w:t>
      </w:r>
      <w:r>
        <w:t xml:space="preserve">conversion </w:t>
      </w:r>
      <w:r w:rsidR="378CDD33">
        <w:t xml:space="preserve">from </w:t>
      </w:r>
      <w:r w:rsidR="00D8717F">
        <w:t>a</w:t>
      </w:r>
      <w:r w:rsidR="00A82F48">
        <w:t xml:space="preserve"> </w:t>
      </w:r>
      <w:r w:rsidR="00AE7AF4" w:rsidRPr="206ECB9B">
        <w:t xml:space="preserve">Domain Specific Language </w:t>
      </w:r>
      <w:r w:rsidR="00D1100B">
        <w:t>(</w:t>
      </w:r>
      <w:r w:rsidR="378CDD33">
        <w:t>DSL</w:t>
      </w:r>
      <w:r w:rsidR="00D1100B">
        <w:t>)</w:t>
      </w:r>
      <w:r>
        <w:t xml:space="preserve"> </w:t>
      </w:r>
      <w:r w:rsidR="00FA55E1">
        <w:t xml:space="preserve">or </w:t>
      </w:r>
      <w:r w:rsidR="009E2246" w:rsidRPr="009E2246">
        <w:t xml:space="preserve">markup language </w:t>
      </w:r>
      <w:r>
        <w:t xml:space="preserve">to </w:t>
      </w:r>
      <w:r w:rsidR="00A875B8">
        <w:t xml:space="preserve">MATLAB/Octave </w:t>
      </w:r>
      <w:r>
        <w:t>script language</w:t>
      </w:r>
      <w:r w:rsidR="00A875B8">
        <w:t xml:space="preserve">. This </w:t>
      </w:r>
      <w:r w:rsidR="008A3E7F">
        <w:t>approach</w:t>
      </w:r>
      <w:r w:rsidR="002119BE" w:rsidRPr="002119BE">
        <w:t xml:space="preserve"> </w:t>
      </w:r>
      <w:r>
        <w:t>provides two advantages:</w:t>
      </w:r>
      <w:r w:rsidR="344149B0">
        <w:t xml:space="preserve"> </w:t>
      </w:r>
      <w:r w:rsidR="003B1DF6">
        <w:t>O</w:t>
      </w:r>
      <w:r w:rsidR="00AF5DB6" w:rsidRPr="00AF5DB6">
        <w:t>n the one hand</w:t>
      </w:r>
      <w:r w:rsidR="00AF5DB6">
        <w:t xml:space="preserve">, </w:t>
      </w:r>
      <w:r>
        <w:t xml:space="preserve">the tutorial </w:t>
      </w:r>
      <w:r w:rsidR="00757F1C">
        <w:t>editor</w:t>
      </w:r>
      <w:r>
        <w:t xml:space="preserve"> </w:t>
      </w:r>
      <w:r w:rsidR="00CF1651" w:rsidRPr="00CF1651">
        <w:t>does</w:t>
      </w:r>
      <w:r w:rsidR="00CF1651">
        <w:t xml:space="preserve"> </w:t>
      </w:r>
      <w:r w:rsidR="00CF1651" w:rsidRPr="00CF1651">
        <w:t>n</w:t>
      </w:r>
      <w:r w:rsidR="00CF1651">
        <w:t>o</w:t>
      </w:r>
      <w:r w:rsidR="00CF1651" w:rsidRPr="00CF1651">
        <w:t>t have to be an expert</w:t>
      </w:r>
      <w:r>
        <w:t xml:space="preserve"> in </w:t>
      </w:r>
      <w:r w:rsidR="00857ECA">
        <w:t>MATLAB/Octave</w:t>
      </w:r>
      <w:r>
        <w:t>.</w:t>
      </w:r>
      <w:r w:rsidR="1C7542EC">
        <w:t xml:space="preserve"> </w:t>
      </w:r>
      <w:r w:rsidR="00885993">
        <w:t>O</w:t>
      </w:r>
      <w:r w:rsidR="00885993" w:rsidRPr="00AF5DB6">
        <w:t xml:space="preserve">n the </w:t>
      </w:r>
      <w:r w:rsidR="00885993">
        <w:t>other</w:t>
      </w:r>
      <w:r w:rsidR="00885993" w:rsidRPr="00AF5DB6">
        <w:t xml:space="preserve"> hand</w:t>
      </w:r>
      <w:r w:rsidR="1C7542EC">
        <w:t xml:space="preserve">, </w:t>
      </w:r>
      <w:r w:rsidR="00564301">
        <w:t>t</w:t>
      </w:r>
      <w:r>
        <w:t>ranspilation</w:t>
      </w:r>
      <w:r w:rsidR="00885993">
        <w:t xml:space="preserve"> </w:t>
      </w:r>
      <w:r w:rsidR="00304AD7">
        <w:t>process</w:t>
      </w:r>
      <w:r>
        <w:t xml:space="preserve"> adds value to the tutorial </w:t>
      </w:r>
      <w:r w:rsidR="009D22C6">
        <w:t xml:space="preserve">without </w:t>
      </w:r>
      <w:r w:rsidR="006171D3">
        <w:t>additional</w:t>
      </w:r>
      <w:r w:rsidR="00D33C5B">
        <w:t xml:space="preserve"> co</w:t>
      </w:r>
      <w:r w:rsidR="006171D3">
        <w:t>st</w:t>
      </w:r>
      <w:r>
        <w:t xml:space="preserve">. </w:t>
      </w:r>
      <w:r w:rsidR="00B76738">
        <w:t>I</w:t>
      </w:r>
      <w:r>
        <w:t xml:space="preserve">n </w:t>
      </w:r>
      <w:r>
        <w:lastRenderedPageBreak/>
        <w:t xml:space="preserve">the process of </w:t>
      </w:r>
      <w:r w:rsidR="00C63D80" w:rsidRPr="00EB4457">
        <w:rPr>
          <w:noProof/>
        </w:rPr>
        <w:drawing>
          <wp:anchor distT="0" distB="0" distL="114300" distR="114300" simplePos="0" relativeHeight="251658240" behindDoc="1" locked="0" layoutInCell="1" allowOverlap="1" wp14:anchorId="5DEED7FE" wp14:editId="1EDBC4EB">
            <wp:simplePos x="0" y="0"/>
            <wp:positionH relativeFrom="margin">
              <wp:posOffset>3315335</wp:posOffset>
            </wp:positionH>
            <wp:positionV relativeFrom="margin">
              <wp:posOffset>1270</wp:posOffset>
            </wp:positionV>
            <wp:extent cx="3064510" cy="3133725"/>
            <wp:effectExtent l="0" t="0" r="21590" b="28575"/>
            <wp:wrapSquare wrapText="bothSides"/>
            <wp:docPr id="1338428065"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64510" cy="3133725"/>
                    </a:xfrm>
                    <a:prstGeom prst="rect">
                      <a:avLst/>
                    </a:prstGeom>
                    <a:solidFill>
                      <a:srgbClr val="FFFFFF"/>
                    </a:solidFill>
                    <a:ln w="9525">
                      <a:solidFill>
                        <a:srgbClr val="000000"/>
                      </a:solidFill>
                      <a:miter lim="800%"/>
                      <a:headEnd/>
                      <a:tailEnd/>
                    </a:ln>
                  </wp:spPr>
                  <wp:txbx>
                    <wne:txbxContent>
                      <w:p w14:paraId="744B24BE" w14:textId="03045D26" w:rsidR="001A6794" w:rsidRDefault="00BC095D" w:rsidP="001A6794">
                        <w:pPr>
                          <w:pStyle w:val="Textoindependiente"/>
                          <w:pBdr>
                            <w:top w:val="single" w:sz="4" w:space="1" w:color="auto"/>
                            <w:bottom w:val="single" w:sz="4" w:space="1" w:color="auto"/>
                          </w:pBdr>
                          <w:tabs>
                            <w:tab w:val="clear" w:pos="14.40pt"/>
                            <w:tab w:val="start" w:pos="0pt"/>
                          </w:tabs>
                          <w:ind w:firstLine="0pt"/>
                        </w:pPr>
                        <w:r>
                          <w:rPr>
                            <w:b/>
                            <w:bCs/>
                          </w:rPr>
                          <w:t>Example</w:t>
                        </w:r>
                        <w:r>
                          <w:t xml:space="preserve"> </w:t>
                        </w:r>
                        <w:r w:rsidR="001A6794" w:rsidRPr="00DD3B3C">
                          <w:rPr>
                            <w:b/>
                            <w:bCs/>
                          </w:rPr>
                          <w:t>1</w:t>
                        </w:r>
                        <w:r w:rsidRPr="00DD3B3C">
                          <w:rPr>
                            <w:b/>
                            <w:bCs/>
                          </w:rPr>
                          <w:t>:</w:t>
                        </w:r>
                        <w:r w:rsidR="001A6794" w:rsidRPr="00DD3B3C">
                          <w:t xml:space="preserve"> </w:t>
                        </w:r>
                        <w:r w:rsidR="00F44F0E" w:rsidRPr="00F44F0E">
                          <w:t xml:space="preserve">Example of </w:t>
                        </w:r>
                        <w:r w:rsidR="00F835A2">
                          <w:t xml:space="preserve">the </w:t>
                        </w:r>
                        <w:r w:rsidR="002963A6">
                          <w:t xml:space="preserve">description of </w:t>
                        </w:r>
                        <w:r w:rsidR="004A6D1B" w:rsidRPr="00F44F0E">
                          <w:t>a</w:t>
                        </w:r>
                        <w:r w:rsidR="00F44F0E" w:rsidRPr="00F44F0E">
                          <w:t xml:space="preserve"> </w:t>
                        </w:r>
                        <w:r w:rsidR="00F44F0E">
                          <w:t xml:space="preserve">basic </w:t>
                        </w:r>
                        <w:r w:rsidR="00F44F0E" w:rsidRPr="00F44F0E">
                          <w:t>experiment</w:t>
                        </w:r>
                      </w:p>
                      <w:p w14:paraId="72BD8A3E"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NOMBRE: Asignación</w:t>
                        </w:r>
                      </w:p>
                      <w:p w14:paraId="6C6D71D2"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AUTOR: Javier M Mora</w:t>
                        </w:r>
                      </w:p>
                      <w:p w14:paraId="3DB46486"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OBJETIVO: Asignación de variables</w:t>
                        </w:r>
                      </w:p>
                      <w:p w14:paraId="4C813D6C" w14:textId="77777777" w:rsidR="001A6794" w:rsidRPr="00EB4457" w:rsidRDefault="001A6794" w:rsidP="001A6794">
                        <w:pPr>
                          <w:pStyle w:val="Sinespaciado"/>
                          <w:rPr>
                            <w:rFonts w:ascii="Arial Narrow" w:hAnsi="Arial Narrow" w:cs="Courier New"/>
                            <w:sz w:val="15"/>
                            <w:szCs w:val="15"/>
                            <w:lang w:val="es-ES"/>
                          </w:rPr>
                        </w:pPr>
                        <w:r w:rsidRPr="00EB4457">
                          <w:rPr>
                            <w:rFonts w:ascii="Arial Narrow" w:hAnsi="Arial Narrow" w:cs="Courier New"/>
                            <w:sz w:val="15"/>
                            <w:szCs w:val="15"/>
                            <w:lang w:val="es-ES"/>
                          </w:rPr>
                          <w:t xml:space="preserve">REQUISITO: </w:t>
                        </w:r>
                        <w:proofErr w:type="spellStart"/>
                        <w:r w:rsidRPr="00EB4457">
                          <w:rPr>
                            <w:rFonts w:ascii="Arial Narrow" w:hAnsi="Arial Narrow" w:cs="Courier New"/>
                            <w:sz w:val="15"/>
                            <w:szCs w:val="15"/>
                            <w:lang w:val="es-ES"/>
                          </w:rPr>
                          <w:t>exp_bloque_ultrabasico</w:t>
                        </w:r>
                        <w:proofErr w:type="spellEnd"/>
                      </w:p>
                      <w:p w14:paraId="151E42C9"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 xml:space="preserve">GLOSARIO: ayuda </w:t>
                        </w:r>
                      </w:p>
                      <w:p w14:paraId="44F4D7BC" w14:textId="77777777" w:rsidR="001A6794" w:rsidRPr="008175F4" w:rsidRDefault="001A6794" w:rsidP="001A6794">
                        <w:pPr>
                          <w:pStyle w:val="Sinespaciado"/>
                          <w:rPr>
                            <w:rFonts w:ascii="Arial Narrow" w:hAnsi="Arial Narrow" w:cs="Courier New"/>
                            <w:sz w:val="15"/>
                            <w:szCs w:val="15"/>
                            <w:lang w:val="es-ES"/>
                          </w:rPr>
                        </w:pPr>
                      </w:p>
                      <w:p w14:paraId="0005226A"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Los resultados temporales o finales que se obtengan pueden asociarse a</w:t>
                        </w:r>
                      </w:p>
                      <w:p w14:paraId="6005EB30"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variables (a su nombre) para su posterior uso.</w:t>
                        </w:r>
                      </w:p>
                      <w:p w14:paraId="5E1C707F"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 xml:space="preserve"> </w:t>
                        </w:r>
                      </w:p>
                      <w:p w14:paraId="04149A99"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Para realizar la asignación se pone el nombre de la variable deseada,</w:t>
                        </w:r>
                      </w:p>
                      <w:p w14:paraId="257B869F"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el signo igual y el valor que se le desee asignar.</w:t>
                        </w:r>
                      </w:p>
                      <w:p w14:paraId="0EE84D98"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 xml:space="preserve"> </w:t>
                        </w:r>
                      </w:p>
                      <w:p w14:paraId="00F56CCE" w14:textId="77777777" w:rsidR="001A6794" w:rsidRPr="00FD2675" w:rsidRDefault="001A6794" w:rsidP="001A6794">
                        <w:pPr>
                          <w:pStyle w:val="Sinespaciado"/>
                          <w:rPr>
                            <w:rFonts w:ascii="Arial Narrow" w:hAnsi="Arial Narrow" w:cs="Courier New"/>
                            <w:sz w:val="15"/>
                            <w:szCs w:val="15"/>
                            <w:lang w:val="es-ES"/>
                          </w:rPr>
                        </w:pPr>
                        <w:r w:rsidRPr="00FD2675">
                          <w:rPr>
                            <w:rFonts w:ascii="Arial Narrow" w:hAnsi="Arial Narrow" w:cs="Courier New"/>
                            <w:sz w:val="15"/>
                            <w:szCs w:val="15"/>
                            <w:lang w:val="es-ES"/>
                          </w:rPr>
                          <w:t xml:space="preserve">EJEMPLO-IN: A=2 </w:t>
                        </w:r>
                      </w:p>
                      <w:p w14:paraId="625BD13B" w14:textId="77777777" w:rsidR="001A6794" w:rsidRPr="00FD2675" w:rsidRDefault="001A6794" w:rsidP="001A6794">
                        <w:pPr>
                          <w:pStyle w:val="Sinespaciado"/>
                          <w:rPr>
                            <w:rFonts w:ascii="Arial Narrow" w:hAnsi="Arial Narrow" w:cs="Courier New"/>
                            <w:sz w:val="15"/>
                            <w:szCs w:val="15"/>
                            <w:lang w:val="es-ES"/>
                          </w:rPr>
                        </w:pPr>
                        <w:r w:rsidRPr="00FD2675">
                          <w:rPr>
                            <w:rFonts w:ascii="Arial Narrow" w:hAnsi="Arial Narrow" w:cs="Courier New"/>
                            <w:sz w:val="15"/>
                            <w:szCs w:val="15"/>
                            <w:lang w:val="es-ES"/>
                          </w:rPr>
                          <w:t xml:space="preserve"> </w:t>
                        </w:r>
                      </w:p>
                      <w:p w14:paraId="7776BFB0" w14:textId="77777777" w:rsidR="001A6794" w:rsidRPr="008175F4" w:rsidRDefault="001A6794" w:rsidP="001A6794">
                        <w:pPr>
                          <w:pStyle w:val="Sinespaciado"/>
                          <w:rPr>
                            <w:rFonts w:ascii="Arial Narrow" w:hAnsi="Arial Narrow" w:cs="Courier New"/>
                            <w:sz w:val="15"/>
                            <w:szCs w:val="15"/>
                            <w:lang w:val="es-ES"/>
                          </w:rPr>
                        </w:pPr>
                        <w:r w:rsidRPr="00EB4457">
                          <w:rPr>
                            <w:rFonts w:ascii="Arial Narrow" w:hAnsi="Arial Narrow" w:cs="Courier New"/>
                            <w:sz w:val="15"/>
                            <w:szCs w:val="15"/>
                            <w:lang w:val="es-ES"/>
                          </w:rPr>
                          <w:t xml:space="preserve">Esta instrucción asignará el valor q:2 a la variable </w:t>
                        </w:r>
                        <w:proofErr w:type="gramStart"/>
                        <w:r w:rsidRPr="00EB4457">
                          <w:rPr>
                            <w:rFonts w:ascii="Arial Narrow" w:hAnsi="Arial Narrow" w:cs="Courier New"/>
                            <w:sz w:val="15"/>
                            <w:szCs w:val="15"/>
                            <w:lang w:val="es-ES"/>
                          </w:rPr>
                          <w:t>q:A.</w:t>
                        </w:r>
                        <w:proofErr w:type="gramEnd"/>
                      </w:p>
                      <w:p w14:paraId="21A4C6E3"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 xml:space="preserve"> </w:t>
                        </w:r>
                      </w:p>
                      <w:p w14:paraId="496EC75C" w14:textId="77777777" w:rsidR="001A6794" w:rsidRPr="00FD2675" w:rsidRDefault="001A6794" w:rsidP="001A6794">
                        <w:pPr>
                          <w:pStyle w:val="Sinespaciado"/>
                          <w:rPr>
                            <w:rFonts w:ascii="Arial Narrow" w:hAnsi="Arial Narrow" w:cs="Courier New"/>
                            <w:sz w:val="15"/>
                            <w:szCs w:val="15"/>
                            <w:lang w:val="es-ES"/>
                          </w:rPr>
                        </w:pPr>
                        <w:r w:rsidRPr="00FD2675">
                          <w:rPr>
                            <w:rFonts w:ascii="Arial Narrow" w:hAnsi="Arial Narrow" w:cs="Courier New"/>
                            <w:sz w:val="15"/>
                            <w:szCs w:val="15"/>
                            <w:lang w:val="es-ES"/>
                          </w:rPr>
                          <w:t>TAREA:</w:t>
                        </w:r>
                      </w:p>
                      <w:p w14:paraId="39E2E68B" w14:textId="77777777" w:rsidR="001A6794" w:rsidRPr="00FD2675" w:rsidRDefault="001A6794" w:rsidP="001A6794">
                        <w:pPr>
                          <w:pStyle w:val="Sinespaciado"/>
                          <w:rPr>
                            <w:rFonts w:ascii="Arial Narrow" w:hAnsi="Arial Narrow" w:cs="Courier New"/>
                            <w:sz w:val="15"/>
                            <w:szCs w:val="15"/>
                            <w:lang w:val="es-ES"/>
                          </w:rPr>
                        </w:pPr>
                        <w:r w:rsidRPr="00FD2675">
                          <w:rPr>
                            <w:rFonts w:ascii="Arial Narrow" w:hAnsi="Arial Narrow" w:cs="Courier New"/>
                            <w:sz w:val="15"/>
                            <w:szCs w:val="15"/>
                            <w:lang w:val="es-ES"/>
                          </w:rPr>
                          <w:t xml:space="preserve"> </w:t>
                        </w:r>
                      </w:p>
                      <w:p w14:paraId="50B33F55" w14:textId="77777777" w:rsidR="001A6794" w:rsidRPr="008175F4" w:rsidRDefault="001A6794" w:rsidP="001A6794">
                        <w:pPr>
                          <w:pStyle w:val="Sinespaciado"/>
                          <w:rPr>
                            <w:rFonts w:ascii="Arial Narrow" w:hAnsi="Arial Narrow" w:cs="Courier New"/>
                            <w:sz w:val="15"/>
                            <w:szCs w:val="15"/>
                            <w:lang w:val="es-ES"/>
                          </w:rPr>
                        </w:pPr>
                        <w:r w:rsidRPr="00EB4457">
                          <w:rPr>
                            <w:rFonts w:ascii="Arial Narrow" w:hAnsi="Arial Narrow" w:cs="Courier New"/>
                            <w:sz w:val="15"/>
                            <w:szCs w:val="15"/>
                            <w:lang w:val="es-ES"/>
                          </w:rPr>
                          <w:t xml:space="preserve">* Asigne a la variable </w:t>
                        </w:r>
                        <w:proofErr w:type="gramStart"/>
                        <w:r w:rsidRPr="00EB4457">
                          <w:rPr>
                            <w:rFonts w:ascii="Arial Narrow" w:hAnsi="Arial Narrow" w:cs="Courier New"/>
                            <w:sz w:val="15"/>
                            <w:szCs w:val="15"/>
                            <w:lang w:val="es-ES"/>
                          </w:rPr>
                          <w:t>q:A</w:t>
                        </w:r>
                        <w:proofErr w:type="gramEnd"/>
                        <w:r w:rsidRPr="00EB4457">
                          <w:rPr>
                            <w:rFonts w:ascii="Arial Narrow" w:hAnsi="Arial Narrow" w:cs="Courier New"/>
                            <w:sz w:val="15"/>
                            <w:szCs w:val="15"/>
                            <w:lang w:val="es-ES"/>
                          </w:rPr>
                          <w:t xml:space="preserve"> el valor q:2 tal y como se muestra en el ejemplo</w:t>
                        </w:r>
                      </w:p>
                      <w:p w14:paraId="07917BBF" w14:textId="77777777" w:rsidR="001A6794" w:rsidRPr="00FD2675" w:rsidRDefault="001A6794" w:rsidP="001A6794">
                        <w:pPr>
                          <w:pStyle w:val="Sinespaciado"/>
                          <w:rPr>
                            <w:rFonts w:ascii="Arial Narrow" w:hAnsi="Arial Narrow" w:cs="Courier New"/>
                            <w:sz w:val="15"/>
                            <w:szCs w:val="15"/>
                            <w:lang w:val="es-ES"/>
                          </w:rPr>
                        </w:pPr>
                        <w:r w:rsidRPr="00FD2675">
                          <w:rPr>
                            <w:rFonts w:ascii="Arial Narrow" w:hAnsi="Arial Narrow" w:cs="Courier New"/>
                            <w:sz w:val="15"/>
                            <w:szCs w:val="15"/>
                            <w:lang w:val="es-ES"/>
                          </w:rPr>
                          <w:t>VARIABLE: A, 0</w:t>
                        </w:r>
                      </w:p>
                      <w:p w14:paraId="7344F605" w14:textId="77777777" w:rsidR="001A6794" w:rsidRPr="008175F4" w:rsidRDefault="001A6794" w:rsidP="001A6794">
                        <w:pPr>
                          <w:pStyle w:val="Sinespaciado"/>
                          <w:rPr>
                            <w:rFonts w:ascii="Arial Narrow" w:hAnsi="Arial Narrow" w:cs="Courier New"/>
                            <w:sz w:val="15"/>
                            <w:szCs w:val="15"/>
                            <w:lang w:val="es-ES"/>
                          </w:rPr>
                        </w:pPr>
                        <w:r w:rsidRPr="00EB4457">
                          <w:rPr>
                            <w:rFonts w:ascii="Arial Narrow" w:hAnsi="Arial Narrow" w:cs="Courier New"/>
                            <w:sz w:val="15"/>
                            <w:szCs w:val="15"/>
                            <w:lang w:val="es-ES"/>
                          </w:rPr>
                          <w:t xml:space="preserve">VERIFICACION: Verificando que el valor de </w:t>
                        </w:r>
                        <w:proofErr w:type="gramStart"/>
                        <w:r w:rsidRPr="00EB4457">
                          <w:rPr>
                            <w:rFonts w:ascii="Arial Narrow" w:hAnsi="Arial Narrow" w:cs="Courier New"/>
                            <w:sz w:val="15"/>
                            <w:szCs w:val="15"/>
                            <w:lang w:val="es-ES"/>
                          </w:rPr>
                          <w:t>q:A</w:t>
                        </w:r>
                        <w:proofErr w:type="gramEnd"/>
                        <w:r w:rsidRPr="00EB4457">
                          <w:rPr>
                            <w:rFonts w:ascii="Arial Narrow" w:hAnsi="Arial Narrow" w:cs="Courier New"/>
                            <w:sz w:val="15"/>
                            <w:szCs w:val="15"/>
                            <w:lang w:val="es-ES"/>
                          </w:rPr>
                          <w:t xml:space="preserve"> es igual a 2 CONDICION A==2</w:t>
                        </w:r>
                      </w:p>
                      <w:p w14:paraId="379F2164" w14:textId="77777777" w:rsidR="001A6794" w:rsidRPr="008175F4" w:rsidRDefault="001A6794" w:rsidP="001A6794">
                        <w:pPr>
                          <w:pStyle w:val="Sinespaciado"/>
                          <w:rPr>
                            <w:rFonts w:ascii="Arial Narrow" w:hAnsi="Arial Narrow" w:cs="Courier New"/>
                            <w:sz w:val="15"/>
                            <w:szCs w:val="15"/>
                            <w:lang w:val="es-ES"/>
                          </w:rPr>
                        </w:pPr>
                        <w:r w:rsidRPr="008175F4">
                          <w:rPr>
                            <w:rFonts w:ascii="Arial Narrow" w:hAnsi="Arial Narrow" w:cs="Courier New"/>
                            <w:sz w:val="15"/>
                            <w:szCs w:val="15"/>
                            <w:lang w:val="es-ES"/>
                          </w:rPr>
                          <w:t xml:space="preserve"> </w:t>
                        </w:r>
                      </w:p>
                      <w:p w14:paraId="6ED0D1AB" w14:textId="77777777" w:rsidR="001A6794" w:rsidRPr="008175F4" w:rsidRDefault="001A6794" w:rsidP="001A6794">
                        <w:pPr>
                          <w:pStyle w:val="Sinespaciado"/>
                          <w:rPr>
                            <w:rFonts w:ascii="Arial Narrow" w:hAnsi="Arial Narrow" w:cs="Courier New"/>
                            <w:sz w:val="15"/>
                            <w:szCs w:val="15"/>
                            <w:lang w:val="es-ES"/>
                          </w:rPr>
                        </w:pPr>
                        <w:r w:rsidRPr="00EB4457">
                          <w:rPr>
                            <w:rFonts w:ascii="Arial Narrow" w:hAnsi="Arial Narrow" w:cs="Courier New"/>
                            <w:sz w:val="15"/>
                            <w:szCs w:val="15"/>
                            <w:lang w:val="es-ES"/>
                          </w:rPr>
                          <w:t xml:space="preserve">* Asigne a la variable </w:t>
                        </w:r>
                        <w:proofErr w:type="gramStart"/>
                        <w:r w:rsidRPr="00EB4457">
                          <w:rPr>
                            <w:rFonts w:ascii="Arial Narrow" w:hAnsi="Arial Narrow" w:cs="Courier New"/>
                            <w:sz w:val="15"/>
                            <w:szCs w:val="15"/>
                            <w:lang w:val="es-ES"/>
                          </w:rPr>
                          <w:t>q:s</w:t>
                        </w:r>
                        <w:proofErr w:type="gramEnd"/>
                        <w:r w:rsidRPr="00EB4457">
                          <w:rPr>
                            <w:rFonts w:ascii="Arial Narrow" w:hAnsi="Arial Narrow" w:cs="Courier New"/>
                            <w:sz w:val="15"/>
                            <w:szCs w:val="15"/>
                            <w:lang w:val="es-ES"/>
                          </w:rPr>
                          <w:t xml:space="preserve"> el valor 3.</w:t>
                        </w:r>
                      </w:p>
                      <w:p w14:paraId="5C086CE1" w14:textId="77777777" w:rsidR="001A6794" w:rsidRPr="00FD2675" w:rsidRDefault="001A6794" w:rsidP="001A6794">
                        <w:pPr>
                          <w:pStyle w:val="Sinespaciado"/>
                          <w:rPr>
                            <w:rFonts w:ascii="Arial Narrow" w:hAnsi="Arial Narrow" w:cs="Courier New"/>
                            <w:sz w:val="15"/>
                            <w:szCs w:val="15"/>
                            <w:lang w:val="es-ES"/>
                          </w:rPr>
                        </w:pPr>
                        <w:r w:rsidRPr="00FD2675">
                          <w:rPr>
                            <w:rFonts w:ascii="Arial Narrow" w:hAnsi="Arial Narrow" w:cs="Courier New"/>
                            <w:sz w:val="15"/>
                            <w:szCs w:val="15"/>
                            <w:lang w:val="es-ES"/>
                          </w:rPr>
                          <w:t>VARIABLE: s, 0</w:t>
                        </w:r>
                      </w:p>
                      <w:p w14:paraId="4A45D2F9" w14:textId="77777777" w:rsidR="001A6794" w:rsidRPr="008175F4" w:rsidRDefault="001A6794" w:rsidP="001A6794">
                        <w:pPr>
                          <w:pStyle w:val="Sinespaciado"/>
                          <w:rPr>
                            <w:rFonts w:ascii="Arial Narrow" w:hAnsi="Arial Narrow" w:cs="Courier New"/>
                            <w:sz w:val="15"/>
                            <w:szCs w:val="15"/>
                            <w:lang w:val="es-ES"/>
                          </w:rPr>
                        </w:pPr>
                        <w:r w:rsidRPr="00EB4457">
                          <w:rPr>
                            <w:rFonts w:ascii="Arial Narrow" w:hAnsi="Arial Narrow" w:cs="Courier New"/>
                            <w:sz w:val="15"/>
                            <w:szCs w:val="15"/>
                            <w:lang w:val="es-ES"/>
                          </w:rPr>
                          <w:t xml:space="preserve">VERIFICACION: Verificando que el valor de </w:t>
                        </w:r>
                        <w:proofErr w:type="gramStart"/>
                        <w:r w:rsidRPr="00EB4457">
                          <w:rPr>
                            <w:rFonts w:ascii="Arial Narrow" w:hAnsi="Arial Narrow" w:cs="Courier New"/>
                            <w:sz w:val="15"/>
                            <w:szCs w:val="15"/>
                            <w:lang w:val="es-ES"/>
                          </w:rPr>
                          <w:t>q:s</w:t>
                        </w:r>
                        <w:proofErr w:type="gramEnd"/>
                        <w:r w:rsidRPr="00EB4457">
                          <w:rPr>
                            <w:rFonts w:ascii="Arial Narrow" w:hAnsi="Arial Narrow" w:cs="Courier New"/>
                            <w:sz w:val="15"/>
                            <w:szCs w:val="15"/>
                            <w:lang w:val="es-ES"/>
                          </w:rPr>
                          <w:t xml:space="preserve"> es igual a 3 CONDICION s==3</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t xml:space="preserve">generating the </w:t>
      </w:r>
      <w:r w:rsidR="00304AD7">
        <w:t xml:space="preserve">MATLAB/Octave </w:t>
      </w:r>
      <w:r>
        <w:t xml:space="preserve">scripts, the system orders the concepts so that they are presented in a natural order (in which the required previous knowledge is presented before the currently worked ones), generation of indexes, preparation of glossaries, clues for each experiment, etc. </w:t>
      </w:r>
      <w:r w:rsidR="38325770" w:rsidRPr="1BAA376F">
        <w:t xml:space="preserve">But this transpilation does not diminish the </w:t>
      </w:r>
      <w:r w:rsidR="701DBE13" w:rsidRPr="0DD19880">
        <w:t>capacity</w:t>
      </w:r>
      <w:r w:rsidR="38325770" w:rsidRPr="1BAA376F">
        <w:t xml:space="preserve"> of the tutorial since octave code can be incorporated directly into the result.</w:t>
      </w:r>
    </w:p>
    <w:p w14:paraId="174AD56B" w14:textId="3F22C4E8" w:rsidR="5334B97A" w:rsidRDefault="0F6BD54A" w:rsidP="00D71078">
      <w:pPr>
        <w:spacing w:after="6pt"/>
        <w:ind w:firstLine="14.45pt"/>
        <w:jc w:val="both"/>
        <w:rPr>
          <w:i/>
        </w:rPr>
      </w:pPr>
      <w:r>
        <w:t>The rest of the work is organized as follows:</w:t>
      </w:r>
      <w:r w:rsidR="00793866">
        <w:t xml:space="preserve"> </w:t>
      </w:r>
      <w:r w:rsidR="00241D95">
        <w:t xml:space="preserve">the </w:t>
      </w:r>
      <w:r w:rsidR="00153E7F">
        <w:t>descri</w:t>
      </w:r>
      <w:r w:rsidR="00241D95">
        <w:t>ption of</w:t>
      </w:r>
      <w:r w:rsidR="00153E7F">
        <w:t xml:space="preserve"> </w:t>
      </w:r>
      <w:r w:rsidR="00693369">
        <w:t>the</w:t>
      </w:r>
      <w:r w:rsidR="0073327A">
        <w:t xml:space="preserve"> </w:t>
      </w:r>
      <w:r w:rsidR="00693369">
        <w:t>tutorial generator f</w:t>
      </w:r>
      <w:r w:rsidR="00693369" w:rsidRPr="00693369">
        <w:t>rom the user’s point of view</w:t>
      </w:r>
      <w:r w:rsidR="0073327A">
        <w:t xml:space="preserve"> (command </w:t>
      </w:r>
      <w:r w:rsidR="00953AA2">
        <w:t>and abilities</w:t>
      </w:r>
      <w:r w:rsidR="0073327A">
        <w:t>)</w:t>
      </w:r>
      <w:r w:rsidR="00241D95">
        <w:t xml:space="preserve"> is </w:t>
      </w:r>
      <w:r w:rsidR="00D71078">
        <w:t xml:space="preserve">defined in Section </w:t>
      </w:r>
      <w:r w:rsidR="00D71078">
        <w:fldChar w:fldCharType="begin"/>
      </w:r>
      <w:r w:rsidR="00D71078">
        <w:instrText xml:space="preserve"> REF _Ref163079548 \r \h </w:instrText>
      </w:r>
      <w:r w:rsidR="00D71078">
        <w:fldChar w:fldCharType="separate"/>
      </w:r>
      <w:r w:rsidR="00660864">
        <w:t>II</w:t>
      </w:r>
      <w:r w:rsidR="00D71078">
        <w:fldChar w:fldCharType="end"/>
      </w:r>
      <w:r w:rsidR="00693369">
        <w:t>.</w:t>
      </w:r>
      <w:r w:rsidR="00953AA2">
        <w:t xml:space="preserve"> Section </w:t>
      </w:r>
      <w:r w:rsidR="00D71078">
        <w:fldChar w:fldCharType="begin"/>
      </w:r>
      <w:r w:rsidR="00D71078">
        <w:instrText xml:space="preserve"> REF _Ref163079552 \r \h </w:instrText>
      </w:r>
      <w:r w:rsidR="00D71078">
        <w:fldChar w:fldCharType="separate"/>
      </w:r>
      <w:r w:rsidR="00660864">
        <w:t>III</w:t>
      </w:r>
      <w:r w:rsidR="00D71078">
        <w:fldChar w:fldCharType="end"/>
      </w:r>
      <w:r w:rsidR="00D71078">
        <w:t xml:space="preserve"> </w:t>
      </w:r>
      <w:r w:rsidR="00953AA2">
        <w:t xml:space="preserve">describes </w:t>
      </w:r>
      <w:r w:rsidR="00320578">
        <w:t xml:space="preserve">the </w:t>
      </w:r>
      <w:r w:rsidR="00320578" w:rsidRPr="00320578">
        <w:t>description of the markup language</w:t>
      </w:r>
      <w:r w:rsidR="00707BB7">
        <w:t xml:space="preserve"> </w:t>
      </w:r>
      <w:r w:rsidR="00254205">
        <w:t xml:space="preserve">itself, </w:t>
      </w:r>
      <w:r w:rsidR="00934216" w:rsidRPr="00934216">
        <w:t xml:space="preserve">through which </w:t>
      </w:r>
      <w:r w:rsidR="00254205" w:rsidRPr="00254205">
        <w:t xml:space="preserve">the user writes the experiments in basic </w:t>
      </w:r>
      <w:r w:rsidR="007274CC">
        <w:t>form</w:t>
      </w:r>
      <w:r w:rsidR="00934216" w:rsidRPr="00254205">
        <w:t>.</w:t>
      </w:r>
      <w:r w:rsidR="00693369">
        <w:t xml:space="preserve"> </w:t>
      </w:r>
      <w:proofErr w:type="spellStart"/>
      <w:r w:rsidR="003841F1" w:rsidRPr="00FF3EFD">
        <w:rPr>
          <w:lang w:val="es-ES"/>
        </w:rPr>
        <w:t>Later</w:t>
      </w:r>
      <w:proofErr w:type="spellEnd"/>
      <w:r w:rsidR="003841F1" w:rsidRPr="00FF3EFD">
        <w:rPr>
          <w:lang w:val="es-ES"/>
        </w:rPr>
        <w:t xml:space="preserve">, </w:t>
      </w:r>
      <w:r w:rsidR="000765A4" w:rsidRPr="00FF3EFD">
        <w:rPr>
          <w:lang w:val="es-ES"/>
        </w:rPr>
        <w:t xml:space="preserve">a </w:t>
      </w:r>
      <w:proofErr w:type="spellStart"/>
      <w:r w:rsidR="000765A4" w:rsidRPr="00FF3EFD">
        <w:rPr>
          <w:lang w:val="es-ES"/>
        </w:rPr>
        <w:t>pilot</w:t>
      </w:r>
      <w:proofErr w:type="spellEnd"/>
      <w:r w:rsidR="000765A4" w:rsidRPr="00FF3EFD">
        <w:rPr>
          <w:lang w:val="es-ES"/>
        </w:rPr>
        <w:t xml:space="preserve"> </w:t>
      </w:r>
      <w:proofErr w:type="spellStart"/>
      <w:r w:rsidR="000765A4" w:rsidRPr="00FF3EFD">
        <w:rPr>
          <w:lang w:val="es-ES"/>
        </w:rPr>
        <w:t>experience</w:t>
      </w:r>
      <w:proofErr w:type="spellEnd"/>
      <w:r w:rsidR="000765A4" w:rsidRPr="00FF3EFD">
        <w:rPr>
          <w:lang w:val="es-ES"/>
        </w:rPr>
        <w:t xml:space="preserve"> </w:t>
      </w:r>
      <w:proofErr w:type="spellStart"/>
      <w:r w:rsidR="000765A4" w:rsidRPr="00FF3EFD">
        <w:rPr>
          <w:lang w:val="es-ES"/>
        </w:rPr>
        <w:t>is</w:t>
      </w:r>
      <w:proofErr w:type="spellEnd"/>
      <w:r w:rsidR="000765A4" w:rsidRPr="00FF3EFD">
        <w:rPr>
          <w:lang w:val="es-ES"/>
        </w:rPr>
        <w:t xml:space="preserve"> </w:t>
      </w:r>
      <w:proofErr w:type="spellStart"/>
      <w:r w:rsidR="000765A4" w:rsidRPr="00FF3EFD">
        <w:rPr>
          <w:lang w:val="es-ES"/>
        </w:rPr>
        <w:t>described</w:t>
      </w:r>
      <w:proofErr w:type="spellEnd"/>
      <w:r w:rsidR="000765A4" w:rsidRPr="00FF3EFD">
        <w:rPr>
          <w:lang w:val="es-ES"/>
        </w:rPr>
        <w:t xml:space="preserve"> in </w:t>
      </w:r>
      <w:proofErr w:type="spellStart"/>
      <w:r w:rsidR="000765A4" w:rsidRPr="00FF3EFD">
        <w:rPr>
          <w:lang w:val="es-ES"/>
        </w:rPr>
        <w:t>Section</w:t>
      </w:r>
      <w:proofErr w:type="spellEnd"/>
      <w:r w:rsidR="000765A4" w:rsidRPr="00FF3EFD">
        <w:rPr>
          <w:lang w:val="es-ES"/>
        </w:rPr>
        <w:t xml:space="preserve"> </w:t>
      </w:r>
      <w:r w:rsidR="00FF3386">
        <w:fldChar w:fldCharType="begin"/>
      </w:r>
      <w:r w:rsidR="00FF3386" w:rsidRPr="00FF3EFD">
        <w:rPr>
          <w:lang w:val="es-ES"/>
        </w:rPr>
        <w:instrText xml:space="preserve"> REF _Ref163079355 \r \h </w:instrText>
      </w:r>
      <w:r w:rsidR="00FF3386">
        <w:fldChar w:fldCharType="separate"/>
      </w:r>
      <w:r w:rsidR="00660864">
        <w:rPr>
          <w:b/>
          <w:bCs/>
          <w:lang w:val="es-ES"/>
        </w:rPr>
        <w:t>¡Error! No se encuentra el origen de la referencia.</w:t>
      </w:r>
      <w:r w:rsidR="00FF3386">
        <w:fldChar w:fldCharType="end"/>
      </w:r>
      <w:r w:rsidR="00FF3386" w:rsidRPr="00FF3EFD">
        <w:rPr>
          <w:lang w:val="es-ES"/>
        </w:rPr>
        <w:t xml:space="preserve">. </w:t>
      </w:r>
      <w:r w:rsidR="00FF3386">
        <w:t xml:space="preserve">Finaly, the conclusions </w:t>
      </w:r>
      <w:r w:rsidR="00721083">
        <w:t xml:space="preserve">are the </w:t>
      </w:r>
      <w:r w:rsidR="00241D95">
        <w:t xml:space="preserve">Section </w:t>
      </w:r>
      <w:r w:rsidR="00241D95">
        <w:fldChar w:fldCharType="begin"/>
      </w:r>
      <w:r w:rsidR="00241D95">
        <w:instrText xml:space="preserve"> REF _Ref163079460 \r \h </w:instrText>
      </w:r>
      <w:r w:rsidR="00241D95">
        <w:fldChar w:fldCharType="separate"/>
      </w:r>
      <w:r w:rsidR="00660864">
        <w:t>V</w:t>
      </w:r>
      <w:r w:rsidR="00241D95">
        <w:fldChar w:fldCharType="end"/>
      </w:r>
      <w:r w:rsidR="00241D95">
        <w:t>.</w:t>
      </w:r>
    </w:p>
    <w:p w14:paraId="062DD418" w14:textId="21CD55E6" w:rsidR="00F7692E" w:rsidRPr="0080165A" w:rsidRDefault="4CC9C14F" w:rsidP="00F7692E">
      <w:pPr>
        <w:pStyle w:val="Ttulo1"/>
      </w:pPr>
      <w:bookmarkStart w:id="0" w:name="_Ref163079548"/>
      <w:r>
        <w:t xml:space="preserve">Description of the </w:t>
      </w:r>
      <w:r w:rsidR="0080165A">
        <w:t>t</w:t>
      </w:r>
      <w:r>
        <w:t>utorials</w:t>
      </w:r>
      <w:bookmarkEnd w:id="0"/>
      <w:r w:rsidR="0080165A">
        <w:t xml:space="preserve"> enviromental use</w:t>
      </w:r>
    </w:p>
    <w:p w14:paraId="25937BBA" w14:textId="1D30FE9A" w:rsidR="00F7692E" w:rsidRPr="005D139D" w:rsidRDefault="4CC9C14F" w:rsidP="00B134E7">
      <w:pPr>
        <w:spacing w:before="3pt" w:after="6pt"/>
        <w:ind w:firstLine="14.45pt"/>
        <w:jc w:val="both"/>
      </w:pPr>
      <w:r w:rsidRPr="629C75E7">
        <w:t>From the user</w:t>
      </w:r>
      <w:r w:rsidR="00D71078">
        <w:t>’</w:t>
      </w:r>
      <w:r w:rsidRPr="629C75E7">
        <w:t xml:space="preserve">s point of view, they </w:t>
      </w:r>
      <w:r w:rsidR="00862FF7">
        <w:t xml:space="preserve">directly </w:t>
      </w:r>
      <w:r w:rsidRPr="629C75E7">
        <w:t>work in the MATLAB/Octave IDE</w:t>
      </w:r>
      <w:r w:rsidR="00F55672">
        <w:t>, in</w:t>
      </w:r>
      <w:r w:rsidRPr="629C75E7">
        <w:t xml:space="preserve"> which </w:t>
      </w:r>
      <w:r w:rsidR="00497062">
        <w:t xml:space="preserve">the following </w:t>
      </w:r>
      <w:r w:rsidRPr="629C75E7">
        <w:t>interactive commands have been added:</w:t>
      </w:r>
    </w:p>
    <w:p w14:paraId="24E234FE" w14:textId="62F96F0E" w:rsidR="00F7692E" w:rsidRPr="00497062" w:rsidRDefault="4CC9C14F" w:rsidP="00497062">
      <w:pPr>
        <w:pStyle w:val="Prrafodelista"/>
        <w:numPr>
          <w:ilvl w:val="0"/>
          <w:numId w:val="33"/>
        </w:numPr>
        <w:ind w:start="14.20pt" w:hanging="7.10pt"/>
        <w:jc w:val="both"/>
        <w:rPr>
          <w:rFonts w:ascii="Times New Roman" w:hAnsi="Times New Roman" w:cs="Times New Roman"/>
          <w:noProof/>
          <w:sz w:val="20"/>
          <w:szCs w:val="20"/>
          <w:lang w:val="en-US"/>
        </w:rPr>
      </w:pPr>
      <w:proofErr w:type="spellStart"/>
      <w:r w:rsidRPr="00497062">
        <w:rPr>
          <w:rFonts w:ascii="Times New Roman" w:hAnsi="Times New Roman" w:cs="Times New Roman"/>
          <w:b/>
          <w:i/>
          <w:iCs/>
          <w:sz w:val="20"/>
          <w:szCs w:val="20"/>
          <w:lang w:val="en-US"/>
        </w:rPr>
        <w:t>inicio</w:t>
      </w:r>
      <w:proofErr w:type="spellEnd"/>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Prepares the system to start the tutorial. It adds the experiment scripts to the path, initializes the current experiment global variable, and loads the first experiment.</w:t>
      </w:r>
    </w:p>
    <w:p w14:paraId="3D01DF11" w14:textId="6B5D08F7" w:rsidR="00F7692E" w:rsidRPr="00497062" w:rsidRDefault="4CC9C14F" w:rsidP="00497062">
      <w:pPr>
        <w:pStyle w:val="Prrafodelista"/>
        <w:numPr>
          <w:ilvl w:val="0"/>
          <w:numId w:val="33"/>
        </w:numPr>
        <w:ind w:start="14.20pt" w:hanging="7.10pt"/>
        <w:jc w:val="both"/>
        <w:rPr>
          <w:rFonts w:ascii="Times New Roman" w:hAnsi="Times New Roman" w:cs="Times New Roman"/>
          <w:noProof/>
          <w:sz w:val="20"/>
          <w:szCs w:val="20"/>
          <w:lang w:val="en-US"/>
        </w:rPr>
      </w:pPr>
      <w:proofErr w:type="spellStart"/>
      <w:r w:rsidRPr="00497062">
        <w:rPr>
          <w:rFonts w:ascii="Times New Roman" w:hAnsi="Times New Roman" w:cs="Times New Roman"/>
          <w:b/>
          <w:i/>
          <w:iCs/>
          <w:sz w:val="20"/>
          <w:szCs w:val="20"/>
          <w:lang w:val="en-US"/>
        </w:rPr>
        <w:t>ayuda</w:t>
      </w:r>
      <w:proofErr w:type="spellEnd"/>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Shows help for the commands available in the tutorial system.</w:t>
      </w:r>
    </w:p>
    <w:p w14:paraId="1E54E7A8" w14:textId="6F5059DB" w:rsidR="00F7692E" w:rsidRPr="00497062" w:rsidRDefault="4CC9C14F" w:rsidP="00497062">
      <w:pPr>
        <w:pStyle w:val="Prrafodelista"/>
        <w:numPr>
          <w:ilvl w:val="0"/>
          <w:numId w:val="33"/>
        </w:numPr>
        <w:ind w:start="14.20pt" w:hanging="7.10pt"/>
        <w:jc w:val="both"/>
        <w:rPr>
          <w:rFonts w:ascii="Times New Roman" w:hAnsi="Times New Roman" w:cs="Times New Roman"/>
          <w:noProof/>
          <w:sz w:val="20"/>
          <w:szCs w:val="20"/>
          <w:lang w:val="en-US"/>
        </w:rPr>
      </w:pPr>
      <w:proofErr w:type="spellStart"/>
      <w:r w:rsidRPr="00497062">
        <w:rPr>
          <w:rFonts w:ascii="Times New Roman" w:hAnsi="Times New Roman" w:cs="Times New Roman"/>
          <w:b/>
          <w:i/>
          <w:iCs/>
          <w:sz w:val="20"/>
          <w:szCs w:val="20"/>
          <w:lang w:val="en-US"/>
        </w:rPr>
        <w:t>indice</w:t>
      </w:r>
      <w:proofErr w:type="spellEnd"/>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Shows a list of all available experiments.</w:t>
      </w:r>
    </w:p>
    <w:p w14:paraId="2B18F00D" w14:textId="4C0037B9" w:rsidR="00F7692E" w:rsidRPr="00497062" w:rsidRDefault="4CC9C14F" w:rsidP="00497062">
      <w:pPr>
        <w:pStyle w:val="Prrafodelista"/>
        <w:numPr>
          <w:ilvl w:val="0"/>
          <w:numId w:val="33"/>
        </w:numPr>
        <w:ind w:start="14.20pt" w:hanging="7.10pt"/>
        <w:jc w:val="both"/>
        <w:rPr>
          <w:rFonts w:ascii="Times New Roman" w:hAnsi="Times New Roman" w:cs="Times New Roman"/>
          <w:noProof/>
          <w:sz w:val="20"/>
          <w:szCs w:val="20"/>
          <w:lang w:val="en-US"/>
        </w:rPr>
      </w:pPr>
      <w:proofErr w:type="spellStart"/>
      <w:r w:rsidRPr="00497062">
        <w:rPr>
          <w:rFonts w:ascii="Times New Roman" w:hAnsi="Times New Roman" w:cs="Times New Roman"/>
          <w:b/>
          <w:i/>
          <w:iCs/>
          <w:sz w:val="20"/>
          <w:szCs w:val="20"/>
          <w:lang w:val="en-US"/>
        </w:rPr>
        <w:t>pista</w:t>
      </w:r>
      <w:proofErr w:type="spellEnd"/>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Lists the experiments that the current experiment directly depends on. Indicating which previous concepts are necessary to address it.</w:t>
      </w:r>
    </w:p>
    <w:p w14:paraId="33097394" w14:textId="6A73E248" w:rsidR="00F7692E" w:rsidRPr="00497062" w:rsidRDefault="4CC9C14F" w:rsidP="00497062">
      <w:pPr>
        <w:pStyle w:val="Prrafodelista"/>
        <w:numPr>
          <w:ilvl w:val="0"/>
          <w:numId w:val="33"/>
        </w:numPr>
        <w:ind w:start="14.20pt" w:hanging="7.10pt"/>
        <w:jc w:val="both"/>
        <w:rPr>
          <w:rFonts w:ascii="Times New Roman" w:hAnsi="Times New Roman" w:cs="Times New Roman"/>
          <w:noProof/>
          <w:sz w:val="20"/>
          <w:szCs w:val="20"/>
          <w:lang w:val="en-US"/>
        </w:rPr>
      </w:pPr>
      <w:proofErr w:type="spellStart"/>
      <w:r w:rsidRPr="00497062">
        <w:rPr>
          <w:rFonts w:ascii="Times New Roman" w:hAnsi="Times New Roman" w:cs="Times New Roman"/>
          <w:b/>
          <w:i/>
          <w:iCs/>
          <w:sz w:val="20"/>
          <w:szCs w:val="20"/>
          <w:lang w:val="en-US"/>
        </w:rPr>
        <w:t>glosario</w:t>
      </w:r>
      <w:proofErr w:type="spellEnd"/>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Shows a list of all the terms defined in the tutorial. If it is called with a term ("glo</w:t>
      </w:r>
      <w:r w:rsidR="1418160D" w:rsidRPr="00497062">
        <w:rPr>
          <w:rFonts w:ascii="Times New Roman" w:hAnsi="Times New Roman" w:cs="Times New Roman"/>
          <w:noProof/>
          <w:sz w:val="20"/>
          <w:szCs w:val="20"/>
          <w:lang w:val="en-US"/>
        </w:rPr>
        <w:t xml:space="preserve">sario </w:t>
      </w:r>
      <w:r w:rsidRPr="00497062">
        <w:rPr>
          <w:rFonts w:ascii="Times New Roman" w:hAnsi="Times New Roman" w:cs="Times New Roman"/>
          <w:noProof/>
          <w:sz w:val="20"/>
          <w:szCs w:val="20"/>
          <w:lang w:val="en-US"/>
        </w:rPr>
        <w:t>term"), it shows all the experiments related to that term.</w:t>
      </w:r>
    </w:p>
    <w:p w14:paraId="7245CB6E" w14:textId="79B48D1E" w:rsidR="00F7692E" w:rsidRPr="00497062" w:rsidRDefault="4CC9C14F" w:rsidP="00497062">
      <w:pPr>
        <w:pStyle w:val="Prrafodelista"/>
        <w:numPr>
          <w:ilvl w:val="0"/>
          <w:numId w:val="33"/>
        </w:numPr>
        <w:ind w:start="14.20pt" w:hanging="7.10pt"/>
        <w:jc w:val="both"/>
        <w:rPr>
          <w:rFonts w:ascii="Times New Roman" w:hAnsi="Times New Roman" w:cs="Times New Roman"/>
          <w:noProof/>
          <w:sz w:val="20"/>
          <w:szCs w:val="20"/>
          <w:lang w:val="en-US"/>
        </w:rPr>
      </w:pPr>
      <w:proofErr w:type="spellStart"/>
      <w:r w:rsidRPr="00497062">
        <w:rPr>
          <w:rFonts w:ascii="Times New Roman" w:hAnsi="Times New Roman" w:cs="Times New Roman"/>
          <w:b/>
          <w:i/>
          <w:iCs/>
          <w:sz w:val="20"/>
          <w:szCs w:val="20"/>
          <w:lang w:val="en-US"/>
        </w:rPr>
        <w:t>siguiente</w:t>
      </w:r>
      <w:proofErr w:type="spellEnd"/>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Advances to the next experiment without verifying the current one.</w:t>
      </w:r>
    </w:p>
    <w:p w14:paraId="09FBAE8F" w14:textId="3063FF1D" w:rsidR="00F7692E" w:rsidRPr="00497062" w:rsidRDefault="4CC9C14F" w:rsidP="00497062">
      <w:pPr>
        <w:pStyle w:val="Prrafodelista"/>
        <w:numPr>
          <w:ilvl w:val="0"/>
          <w:numId w:val="33"/>
        </w:numPr>
        <w:ind w:start="14.20pt" w:hanging="7.10pt"/>
        <w:jc w:val="both"/>
        <w:rPr>
          <w:rFonts w:ascii="Times New Roman" w:hAnsi="Times New Roman" w:cs="Times New Roman"/>
          <w:noProof/>
          <w:sz w:val="20"/>
          <w:szCs w:val="20"/>
          <w:lang w:val="en-US"/>
        </w:rPr>
      </w:pPr>
      <w:r w:rsidRPr="00497062">
        <w:rPr>
          <w:rFonts w:ascii="Times New Roman" w:hAnsi="Times New Roman" w:cs="Times New Roman"/>
          <w:b/>
          <w:i/>
          <w:iCs/>
          <w:sz w:val="20"/>
          <w:szCs w:val="20"/>
          <w:lang w:val="en-US"/>
        </w:rPr>
        <w:t>anterior</w:t>
      </w:r>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Goes back to the previous experiment.</w:t>
      </w:r>
    </w:p>
    <w:p w14:paraId="131E10C3" w14:textId="10C8E1CA" w:rsidR="00F7692E" w:rsidRPr="00497062" w:rsidRDefault="4CC9C14F" w:rsidP="00497062">
      <w:pPr>
        <w:pStyle w:val="Prrafodelista"/>
        <w:numPr>
          <w:ilvl w:val="0"/>
          <w:numId w:val="33"/>
        </w:numPr>
        <w:ind w:start="14.20pt" w:hanging="7.10pt"/>
        <w:jc w:val="both"/>
        <w:rPr>
          <w:rFonts w:ascii="Times New Roman" w:hAnsi="Times New Roman" w:cs="Times New Roman"/>
          <w:noProof/>
          <w:sz w:val="20"/>
          <w:szCs w:val="20"/>
          <w:lang w:val="en-US"/>
        </w:rPr>
      </w:pPr>
      <w:proofErr w:type="spellStart"/>
      <w:r w:rsidRPr="00497062">
        <w:rPr>
          <w:rFonts w:ascii="Times New Roman" w:hAnsi="Times New Roman" w:cs="Times New Roman"/>
          <w:b/>
          <w:i/>
          <w:iCs/>
          <w:sz w:val="20"/>
          <w:szCs w:val="20"/>
          <w:lang w:val="en-US"/>
        </w:rPr>
        <w:t>irexperimento</w:t>
      </w:r>
      <w:proofErr w:type="spellEnd"/>
      <w:r w:rsidRPr="00497062">
        <w:rPr>
          <w:rFonts w:ascii="Times New Roman" w:hAnsi="Times New Roman" w:cs="Times New Roman"/>
          <w:b/>
          <w:i/>
          <w:iCs/>
          <w:sz w:val="20"/>
          <w:szCs w:val="20"/>
          <w:lang w:val="en-US"/>
        </w:rPr>
        <w:t>(N)</w:t>
      </w:r>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Jumps to experiment N.</w:t>
      </w:r>
    </w:p>
    <w:p w14:paraId="75580525" w14:textId="388C9EF0" w:rsidR="00F7692E" w:rsidRPr="00497062" w:rsidRDefault="4CC9C14F" w:rsidP="00497062">
      <w:pPr>
        <w:pStyle w:val="Prrafodelista"/>
        <w:numPr>
          <w:ilvl w:val="0"/>
          <w:numId w:val="33"/>
        </w:numPr>
        <w:ind w:start="14.20pt" w:hanging="7.10pt"/>
        <w:jc w:val="both"/>
        <w:rPr>
          <w:rFonts w:ascii="Times New Roman" w:hAnsi="Times New Roman" w:cs="Times New Roman"/>
          <w:noProof/>
          <w:sz w:val="20"/>
          <w:szCs w:val="20"/>
          <w:lang w:val="en-US"/>
        </w:rPr>
      </w:pPr>
      <w:proofErr w:type="spellStart"/>
      <w:r w:rsidRPr="00497062">
        <w:rPr>
          <w:rFonts w:ascii="Times New Roman" w:hAnsi="Times New Roman" w:cs="Times New Roman"/>
          <w:b/>
          <w:i/>
          <w:iCs/>
          <w:sz w:val="20"/>
          <w:szCs w:val="20"/>
          <w:lang w:val="en-US"/>
        </w:rPr>
        <w:t>repite</w:t>
      </w:r>
      <w:proofErr w:type="spellEnd"/>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Restarts the current experiment and shows the description and tasks requested again.</w:t>
      </w:r>
    </w:p>
    <w:p w14:paraId="0E9A154D" w14:textId="75CA3B2E" w:rsidR="00F7692E" w:rsidRPr="00497062" w:rsidRDefault="4CC9C14F" w:rsidP="00B134E7">
      <w:pPr>
        <w:pStyle w:val="Prrafodelista"/>
        <w:numPr>
          <w:ilvl w:val="0"/>
          <w:numId w:val="33"/>
        </w:numPr>
        <w:spacing w:after="6pt"/>
        <w:ind w:start="14.20pt" w:hanging="7.10pt"/>
        <w:jc w:val="both"/>
        <w:rPr>
          <w:rFonts w:ascii="Times New Roman" w:hAnsi="Times New Roman" w:cs="Times New Roman"/>
          <w:noProof/>
          <w:sz w:val="20"/>
          <w:szCs w:val="20"/>
          <w:lang w:val="en-US"/>
        </w:rPr>
      </w:pPr>
      <w:proofErr w:type="spellStart"/>
      <w:r w:rsidRPr="00497062">
        <w:rPr>
          <w:rFonts w:ascii="Times New Roman" w:hAnsi="Times New Roman" w:cs="Times New Roman"/>
          <w:b/>
          <w:i/>
          <w:iCs/>
          <w:sz w:val="20"/>
          <w:szCs w:val="20"/>
          <w:lang w:val="en-US"/>
        </w:rPr>
        <w:t>verificar</w:t>
      </w:r>
      <w:proofErr w:type="spellEnd"/>
      <w:r w:rsidRPr="00497062">
        <w:rPr>
          <w:rFonts w:ascii="Times New Roman" w:hAnsi="Times New Roman" w:cs="Times New Roman"/>
          <w:sz w:val="20"/>
          <w:szCs w:val="20"/>
          <w:lang w:val="en-US"/>
        </w:rPr>
        <w:t>.</w:t>
      </w:r>
      <w:r w:rsidRPr="00497062">
        <w:rPr>
          <w:rFonts w:ascii="Times New Roman" w:hAnsi="Times New Roman" w:cs="Times New Roman"/>
          <w:noProof/>
          <w:sz w:val="20"/>
          <w:szCs w:val="20"/>
          <w:lang w:val="en-US"/>
        </w:rPr>
        <w:t xml:space="preserve"> Verifies if the tasks of the current experiment have been carried out correctly, in which case it will advance to the next experiment.</w:t>
      </w:r>
    </w:p>
    <w:p w14:paraId="10C8545F" w14:textId="77777777" w:rsidR="00B134E7" w:rsidRDefault="4CC9C14F" w:rsidP="00497062">
      <w:pPr>
        <w:spacing w:after="6pt"/>
        <w:ind w:firstLine="14.45pt"/>
        <w:jc w:val="both"/>
        <w:rPr>
          <w:noProof/>
        </w:rPr>
      </w:pPr>
      <w:r w:rsidRPr="629C75E7">
        <w:t xml:space="preserve">Since </w:t>
      </w:r>
      <w:r w:rsidR="00260A3E">
        <w:t>the users</w:t>
      </w:r>
      <w:r w:rsidRPr="629C75E7">
        <w:t xml:space="preserve"> are working </w:t>
      </w:r>
      <w:r w:rsidR="00260A3E">
        <w:t xml:space="preserve">directly </w:t>
      </w:r>
      <w:r w:rsidRPr="629C75E7">
        <w:t xml:space="preserve">in the MATLAB/Octave IDE, </w:t>
      </w:r>
      <w:r w:rsidR="009C19D8">
        <w:t>they</w:t>
      </w:r>
      <w:r w:rsidRPr="629C75E7">
        <w:t xml:space="preserve"> have all the advantages </w:t>
      </w:r>
      <w:r w:rsidR="009D4FAF">
        <w:t xml:space="preserve">that </w:t>
      </w:r>
      <w:r w:rsidRPr="629C75E7">
        <w:t>it offers, including the option to autocomplete commands, or use the cursors to retrieve commands from the history.</w:t>
      </w:r>
      <w:r w:rsidR="5BF27978" w:rsidRPr="03F0A12E">
        <w:rPr>
          <w:noProof/>
        </w:rPr>
        <w:t xml:space="preserve"> </w:t>
      </w:r>
      <w:r w:rsidR="00CD12A5" w:rsidRPr="00CD12A5">
        <w:rPr>
          <w:noProof/>
        </w:rPr>
        <w:t>In</w:t>
      </w:r>
      <w:r w:rsidR="00CD12A5">
        <w:rPr>
          <w:noProof/>
        </w:rPr>
        <w:t xml:space="preserve"> </w:t>
      </w:r>
      <w:r w:rsidR="00CD12A5" w:rsidRPr="00CD12A5">
        <w:rPr>
          <w:noProof/>
        </w:rPr>
        <w:t>addition</w:t>
      </w:r>
      <w:r w:rsidR="00CD12A5">
        <w:rPr>
          <w:noProof/>
        </w:rPr>
        <w:t>, f</w:t>
      </w:r>
      <w:r w:rsidRPr="629C75E7">
        <w:t>rom an internal point of view, the system consists of a state variable, which indicates the current experiment, and a set of functions that act on this variable and depending on its value.</w:t>
      </w:r>
      <w:r w:rsidRPr="1356982E">
        <w:rPr>
          <w:noProof/>
        </w:rPr>
        <w:t xml:space="preserve"> </w:t>
      </w:r>
    </w:p>
    <w:p w14:paraId="69DA7315" w14:textId="24CABD2E" w:rsidR="00F7692E" w:rsidRPr="005D139D" w:rsidRDefault="4CC9C14F" w:rsidP="00497062">
      <w:pPr>
        <w:spacing w:after="6pt"/>
        <w:ind w:firstLine="14.45pt"/>
        <w:jc w:val="both"/>
      </w:pPr>
      <w:r w:rsidRPr="1356982E">
        <w:rPr>
          <w:noProof/>
        </w:rPr>
        <w:t>Each experiment is concentrated in a script file whose general structure is an "if" command that differentiates the code that is executed when the task is being presented and the code that is executed when it is being verified whether the task was carried out correctly or not.</w:t>
      </w:r>
    </w:p>
    <w:p w14:paraId="1E751C24" w14:textId="410EE788" w:rsidR="00F7692E" w:rsidRPr="005D139D" w:rsidRDefault="4CC9C14F" w:rsidP="7DB0BB0B">
      <w:pPr>
        <w:pStyle w:val="Ttulo1"/>
      </w:pPr>
      <w:bookmarkStart w:id="1" w:name="_Ref163079552"/>
      <w:r w:rsidRPr="629C75E7">
        <w:t>Description of the Markup Language</w:t>
      </w:r>
      <w:r w:rsidR="47ED10C3">
        <w:t xml:space="preserve"> and development tools</w:t>
      </w:r>
      <w:bookmarkEnd w:id="1"/>
    </w:p>
    <w:p w14:paraId="4EBFF242" w14:textId="66EE2D44" w:rsidR="00F7692E" w:rsidRPr="005D139D" w:rsidRDefault="4CC9C14F" w:rsidP="00BC095D">
      <w:pPr>
        <w:spacing w:after="6pt"/>
        <w:ind w:firstLine="14.45pt"/>
        <w:jc w:val="both"/>
      </w:pPr>
      <w:r w:rsidRPr="629C75E7">
        <w:t>The description of the experiments is carried out on an ad-hoc markup language that is line-oriented.</w:t>
      </w:r>
      <w:r w:rsidRPr="1356982E">
        <w:rPr>
          <w:noProof/>
        </w:rPr>
        <w:t xml:space="preserve"> Each line of the text that defines the experiment can start with a tag that defines the purpose of the entire line. If a line does not have a tag, it is considered to be within the explanation text of the experiment. In this way, you have a simple format to interpret (similar to, but even simpler than, markdown </w:t>
      </w:r>
      <w:r w:rsidR="00247B1C">
        <w:rPr>
          <w:noProof/>
        </w:rPr>
        <w:fldChar w:fldCharType="begin"/>
      </w:r>
      <w:r w:rsidR="00066BC3">
        <w:rPr>
          <w:noProof/>
        </w:rPr>
        <w:instrText xml:space="preserve"> ADDIN ZOTERO_ITEM CSL_CITATION {"citationID":"hH3efL4R","properties":{"formattedCitation":"[9]","plainCitation":"[9]","noteIndex":0},"citationItems":[{"id":307,"uris":["http://zotero.org/users/7896678/items/FQS5CUWL"],"itemData":{"id":307,"type":"document","title":"Lightweight Markup Language (Markdown)","URL":"https://en.wikipedia.org/wiki/Markdown"}}],"schema":"https://github.com/citation-style-language/schema/raw/master/csl-citation.json"} </w:instrText>
      </w:r>
      <w:r w:rsidR="00247B1C">
        <w:rPr>
          <w:noProof/>
        </w:rPr>
        <w:fldChar w:fldCharType="separate"/>
      </w:r>
      <w:r w:rsidR="009C23E1" w:rsidRPr="009C23E1">
        <w:t>[9]</w:t>
      </w:r>
      <w:r w:rsidR="00247B1C">
        <w:rPr>
          <w:noProof/>
        </w:rPr>
        <w:fldChar w:fldCharType="end"/>
      </w:r>
      <w:r w:rsidRPr="1356982E">
        <w:rPr>
          <w:noProof/>
        </w:rPr>
        <w:t>). In addition, there are three commands that are interpreted within the text lines of the experiments to highlight words or mark the words that will appear in the glossary.</w:t>
      </w:r>
    </w:p>
    <w:p w14:paraId="334C19B4" w14:textId="0D8A16CD" w:rsidR="00F7692E" w:rsidRPr="005D139D" w:rsidRDefault="00031CA0" w:rsidP="00236D88">
      <w:pPr>
        <w:spacing w:after="6pt"/>
        <w:ind w:firstLine="14.45pt"/>
        <w:jc w:val="both"/>
      </w:pPr>
      <w:r>
        <w:rPr>
          <w:noProof/>
        </w:rPr>
        <w:t>T</w:t>
      </w:r>
      <w:r w:rsidR="00A013CF">
        <w:rPr>
          <w:noProof/>
        </w:rPr>
        <w:t>he</w:t>
      </w:r>
      <w:r>
        <w:rPr>
          <w:noProof/>
        </w:rPr>
        <w:t xml:space="preserve"> </w:t>
      </w:r>
      <w:r w:rsidRPr="00031CA0">
        <w:rPr>
          <w:noProof/>
        </w:rPr>
        <w:t>Example</w:t>
      </w:r>
      <w:r>
        <w:rPr>
          <w:noProof/>
        </w:rPr>
        <w:t xml:space="preserve"> </w:t>
      </w:r>
      <w:r w:rsidR="4CC9C14F" w:rsidRPr="629C75E7">
        <w:t>1 shows</w:t>
      </w:r>
      <w:r w:rsidR="00C63D80">
        <w:t xml:space="preserve"> the </w:t>
      </w:r>
      <w:r w:rsidR="00F835A2">
        <w:t xml:space="preserve">description (in the </w:t>
      </w:r>
      <w:r w:rsidR="00C63D80" w:rsidRPr="009E2246">
        <w:t>markup language</w:t>
      </w:r>
      <w:r w:rsidR="00F835A2">
        <w:t>)</w:t>
      </w:r>
      <w:r w:rsidR="00C63D80">
        <w:t xml:space="preserve"> of </w:t>
      </w:r>
      <w:r w:rsidR="4CC9C14F" w:rsidRPr="629C75E7">
        <w:t>a very basic experiment.</w:t>
      </w:r>
      <w:r w:rsidR="4CC9C14F" w:rsidRPr="1356982E">
        <w:rPr>
          <w:noProof/>
        </w:rPr>
        <w:t xml:space="preserve"> </w:t>
      </w:r>
      <w:r w:rsidR="005D374F">
        <w:rPr>
          <w:noProof/>
        </w:rPr>
        <w:t>As can be seen</w:t>
      </w:r>
      <w:r w:rsidR="004D25DD">
        <w:rPr>
          <w:noProof/>
        </w:rPr>
        <w:t xml:space="preserve">, </w:t>
      </w:r>
      <w:r w:rsidR="00C4135A">
        <w:rPr>
          <w:noProof/>
        </w:rPr>
        <w:t>a</w:t>
      </w:r>
      <w:r w:rsidR="4CC9C14F" w:rsidRPr="1356982E">
        <w:rPr>
          <w:noProof/>
        </w:rPr>
        <w:t xml:space="preserve"> first block of metadata (identifying the experiment, the author, the dependencies and keywords of the experiment) and then the text that defines the concept and the task to be carried out (the </w:t>
      </w:r>
      <w:r w:rsidR="004A6D1B">
        <w:rPr>
          <w:noProof/>
        </w:rPr>
        <w:t>“</w:t>
      </w:r>
      <w:r w:rsidR="4CC9C14F" w:rsidRPr="004A6D1B">
        <w:rPr>
          <w:i/>
          <w:iCs/>
          <w:noProof/>
        </w:rPr>
        <w:t>q:</w:t>
      </w:r>
      <w:r w:rsidR="004A6D1B">
        <w:rPr>
          <w:noProof/>
        </w:rPr>
        <w:t>”</w:t>
      </w:r>
      <w:r w:rsidR="4CC9C14F" w:rsidRPr="1356982E">
        <w:rPr>
          <w:noProof/>
        </w:rPr>
        <w:t xml:space="preserve"> tag puts the following word or number in quotation marks) and finally the verification part in which the variables that the experiment is going to use are initialized and the different verification tests (as many as desired).</w:t>
      </w:r>
    </w:p>
    <w:p w14:paraId="0C42D633" w14:textId="535C412D" w:rsidR="1E0BF100" w:rsidRDefault="2E3D243C" w:rsidP="003761C4">
      <w:pPr>
        <w:spacing w:after="6pt"/>
        <w:ind w:firstLine="14.45pt"/>
        <w:jc w:val="both"/>
        <w:rPr>
          <w:noProof/>
        </w:rPr>
      </w:pPr>
      <w:r w:rsidRPr="2E3D243C">
        <w:rPr>
          <w:noProof/>
        </w:rPr>
        <w:t xml:space="preserve">The complete list of available tags and commands is provided in Tables I, II, III, and IV. Table I details the metadata tags used to describe the experiment, including information such as subject, author, and dependencies.  These tags may have limitations on their cardinality, which refers to the number of times a particular tag can appear within the experiment. The cardinality column in Table I indicates these limitations: </w:t>
      </w:r>
      <w:r w:rsidR="00F434AC">
        <w:rPr>
          <w:noProof/>
        </w:rPr>
        <w:t>“</w:t>
      </w:r>
      <w:r w:rsidRPr="2E3D243C">
        <w:rPr>
          <w:noProof/>
        </w:rPr>
        <w:t>1</w:t>
      </w:r>
      <w:r w:rsidR="00F434AC">
        <w:rPr>
          <w:noProof/>
        </w:rPr>
        <w:t>”</w:t>
      </w:r>
      <w:r w:rsidRPr="2E3D243C">
        <w:rPr>
          <w:noProof/>
        </w:rPr>
        <w:t xml:space="preserve"> signifies that the tag must appear once and only once, while </w:t>
      </w:r>
      <w:r w:rsidR="00F434AC">
        <w:rPr>
          <w:noProof/>
        </w:rPr>
        <w:t>“</w:t>
      </w:r>
      <w:r w:rsidRPr="2E3D243C">
        <w:rPr>
          <w:noProof/>
        </w:rPr>
        <w:t>*</w:t>
      </w:r>
      <w:r w:rsidR="00F434AC">
        <w:rPr>
          <w:noProof/>
        </w:rPr>
        <w:t>”</w:t>
      </w:r>
      <w:r w:rsidRPr="2E3D243C">
        <w:rPr>
          <w:noProof/>
        </w:rPr>
        <w:t xml:space="preserve"> denotes that it can appear any number of times, including zero.</w:t>
      </w:r>
    </w:p>
    <w:p w14:paraId="5EAD1FF0" w14:textId="77EF6059" w:rsidR="1E0BF100" w:rsidRDefault="2E3D243C" w:rsidP="003761C4">
      <w:pPr>
        <w:spacing w:after="6pt"/>
        <w:ind w:firstLine="14.45pt"/>
        <w:jc w:val="both"/>
      </w:pPr>
      <w:r w:rsidRPr="2E3D243C">
        <w:rPr>
          <w:noProof/>
        </w:rPr>
        <w:t>Tables II through IV categorize and present the remaining tags used in the experiment description based on their specific functions.</w:t>
      </w:r>
      <w:r w:rsidR="47DB5BEC" w:rsidRPr="2540489D">
        <w:rPr>
          <w:noProof/>
        </w:rPr>
        <w:t xml:space="preserve"> </w:t>
      </w:r>
      <w:r w:rsidR="753198E6" w:rsidRPr="5B8DE1E6">
        <w:rPr>
          <w:noProof/>
        </w:rPr>
        <w:t>The last table refers to tags to mark words within the text. And these are placed as a prefix of the word to be tagged using a colon as a separator between the tag and the word (</w:t>
      </w:r>
      <w:r w:rsidR="00F434AC">
        <w:rPr>
          <w:noProof/>
        </w:rPr>
        <w:t>“</w:t>
      </w:r>
      <w:r w:rsidR="753198E6" w:rsidRPr="5B8DE1E6">
        <w:rPr>
          <w:noProof/>
        </w:rPr>
        <w:t>tag:word</w:t>
      </w:r>
      <w:r w:rsidR="00F434AC">
        <w:rPr>
          <w:noProof/>
        </w:rPr>
        <w:t>”</w:t>
      </w:r>
      <w:r w:rsidR="753198E6" w:rsidRPr="5B8DE1E6">
        <w:rPr>
          <w:noProof/>
        </w:rPr>
        <w:t xml:space="preserve">).  </w:t>
      </w:r>
    </w:p>
    <w:p w14:paraId="0A94A58C" w14:textId="1BBADC4A" w:rsidR="51D832B9" w:rsidRPr="00ED7462" w:rsidRDefault="2BDE3E5B" w:rsidP="003761C4">
      <w:pPr>
        <w:spacing w:after="6pt"/>
        <w:ind w:firstLine="14.45pt"/>
        <w:jc w:val="both"/>
      </w:pPr>
      <w:r>
        <w:lastRenderedPageBreak/>
        <w:t>I</w:t>
      </w:r>
      <w:r w:rsidR="51D832B9" w:rsidRPr="2BDE3E5B">
        <w:t>n</w:t>
      </w:r>
      <w:r w:rsidR="51D832B9" w:rsidRPr="7CCFF957">
        <w:t xml:space="preserve"> the repository </w:t>
      </w:r>
      <w:r w:rsidR="51D832B9" w:rsidRPr="30DB62B1">
        <w:rPr>
          <w:rStyle w:val="Hipervnculo"/>
        </w:rPr>
        <w:t>https://github.com/jamarier/octave-kudos</w:t>
      </w:r>
      <w:r w:rsidR="51D832B9">
        <w:t xml:space="preserve"> </w:t>
      </w:r>
      <w:r w:rsidR="214BC4E1">
        <w:t>is available the full</w:t>
      </w:r>
      <w:r w:rsidR="51D832B9">
        <w:t xml:space="preserve"> framework (the transpiler, auxiliary tools and some example)</w:t>
      </w:r>
      <w:r w:rsidR="2DFAF24F">
        <w:t>.</w:t>
      </w:r>
      <w:r w:rsidR="51D832B9">
        <w:t xml:space="preserve"> </w:t>
      </w:r>
      <w:r w:rsidR="51D832B9" w:rsidRPr="796AC39B">
        <w:t>Although the platform where the framework was developed is the Linux OS, it is a set of scripts written mainly in Perl 5.x, which has no OS dependencies, so it is compatible with any OS that has a POSIX layer and supports Perl. The utility/library dependencies are:</w:t>
      </w:r>
    </w:p>
    <w:p w14:paraId="22FC8F10" w14:textId="3016381C" w:rsidR="51D832B9" w:rsidRPr="00157EDC" w:rsidRDefault="000D0797" w:rsidP="00157EDC">
      <w:pPr>
        <w:pStyle w:val="Prrafodelista"/>
        <w:numPr>
          <w:ilvl w:val="0"/>
          <w:numId w:val="35"/>
        </w:numPr>
        <w:ind w:start="14.20pt" w:hanging="7.10pt"/>
        <w:jc w:val="both"/>
        <w:rPr>
          <w:rFonts w:ascii="Times New Roman" w:hAnsi="Times New Roman" w:cs="Times New Roman"/>
          <w:sz w:val="20"/>
          <w:szCs w:val="20"/>
          <w:lang w:val="en-US"/>
        </w:rPr>
      </w:pPr>
      <w:r w:rsidRPr="00E3090A">
        <w:rPr>
          <w:noProof/>
        </w:rPr>
        <w:drawing>
          <wp:anchor distT="45720" distB="45720" distL="114300" distR="114300" simplePos="0" relativeHeight="251658241" behindDoc="0" locked="0" layoutInCell="1" allowOverlap="1" wp14:anchorId="1B93F670" wp14:editId="6566C013">
            <wp:simplePos x="0" y="0"/>
            <wp:positionH relativeFrom="margin">
              <wp:align>left</wp:align>
            </wp:positionH>
            <wp:positionV relativeFrom="margin">
              <wp:align>top</wp:align>
            </wp:positionV>
            <wp:extent cx="3188970" cy="4897755"/>
            <wp:effectExtent l="0" t="0" r="0" b="0"/>
            <wp:wrapSquare wrapText="bothSides"/>
            <wp:docPr id="1611926253" name="Cuadro de texto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88970" cy="4898004"/>
                    </a:xfrm>
                    <a:prstGeom prst="rect">
                      <a:avLst/>
                    </a:prstGeom>
                    <a:solidFill>
                      <a:srgbClr val="FFFFFF"/>
                    </a:solidFill>
                    <a:ln w="9525">
                      <a:noFill/>
                      <a:miter lim="800%"/>
                      <a:headEnd/>
                      <a:tailEnd/>
                    </a:ln>
                  </wp:spPr>
                  <wp:txbx>
                    <wne:txbxContent>
                      <w:p w14:paraId="0B076D02" w14:textId="11B6D654" w:rsidR="00492FDC" w:rsidRPr="00033452" w:rsidRDefault="0016636D" w:rsidP="000D0797">
                        <w:pPr>
                          <w:pStyle w:val="tablehead"/>
                          <w:numPr>
                            <w:ilvl w:val="0"/>
                            <w:numId w:val="0"/>
                          </w:numPr>
                          <w:tabs>
                            <w:tab w:val="start" w:pos="56.70pt"/>
                          </w:tabs>
                          <w:spacing w:before="0pt"/>
                          <w:rPr>
                            <w:lang w:val="es-ES"/>
                          </w:rPr>
                        </w:pPr>
                        <w:r w:rsidRPr="0016636D">
                          <w:rPr>
                            <w:lang w:val="es-ES"/>
                          </w:rPr>
                          <w:t xml:space="preserve">TABLE </w:t>
                        </w:r>
                        <w:r>
                          <w:rPr>
                            <w:lang w:val="es-ES"/>
                          </w:rPr>
                          <w:t>I</w:t>
                        </w:r>
                        <w:r w:rsidRPr="0016636D">
                          <w:rPr>
                            <w:lang w:val="es-ES"/>
                          </w:rPr>
                          <w:t xml:space="preserve">. </w:t>
                        </w:r>
                        <w:r w:rsidRPr="0016636D">
                          <w:rPr>
                            <w:lang w:val="es-ES"/>
                          </w:rPr>
                          <w:tab/>
                        </w:r>
                        <w:r w:rsidR="000208FF" w:rsidRPr="0016636D">
                          <w:rPr>
                            <w:lang w:val="es-ES"/>
                          </w:rPr>
                          <w:t xml:space="preserve">Metadata </w:t>
                        </w:r>
                        <w:r w:rsidR="000208FF" w:rsidRPr="000208FF">
                          <w:rPr>
                            <w:lang w:val="es-ES"/>
                          </w:rPr>
                          <w:t>commands</w:t>
                        </w:r>
                      </w:p>
                      <w:tbl>
                        <w:tblPr>
                          <w:tblStyle w:val="Tablaconcuadrcula"/>
                          <w:tblW w:w="233.65pt" w:type="dxa"/>
                          <w:tblLook w:firstRow="1" w:lastRow="0" w:firstColumn="1" w:lastColumn="0" w:noHBand="0" w:noVBand="1"/>
                        </w:tblPr>
                        <w:tblGrid>
                          <w:gridCol w:w="1061"/>
                          <w:gridCol w:w="954"/>
                          <w:gridCol w:w="2658"/>
                        </w:tblGrid>
                        <w:tr w:rsidR="00492FDC" w:rsidRPr="00033452" w14:paraId="6F3654BF" w14:textId="77777777" w:rsidTr="000208FF">
                          <w:tc>
                            <w:tcPr>
                              <w:tcW w:w="53.05pt" w:type="dxa"/>
                              <w:tcBorders>
                                <w:top w:val="single" w:sz="4" w:space="0" w:color="auto"/>
                                <w:end w:val="nil"/>
                              </w:tcBorders>
                              <w:vAlign w:val="center"/>
                            </w:tcPr>
                            <w:p w14:paraId="36ED9768" w14:textId="4E71A9E0" w:rsidR="00492FDC" w:rsidRPr="00DB5F26" w:rsidRDefault="00492FDC" w:rsidP="00492FDC">
                              <w:pPr>
                                <w:pStyle w:val="PredefinidoTAEE"/>
                                <w:tabs>
                                  <w:tab w:val="start" w:pos="21.30pt"/>
                                </w:tabs>
                                <w:spacing w:before="1pt" w:after="2pt"/>
                                <w:ind w:firstLine="0pt"/>
                                <w:jc w:val="center"/>
                                <w:rPr>
                                  <w:i/>
                                  <w:iCs/>
                                  <w:sz w:val="16"/>
                                  <w:szCs w:val="16"/>
                                </w:rPr>
                              </w:pPr>
                              <w:r w:rsidRPr="00DB5F26">
                                <w:rPr>
                                  <w:i/>
                                  <w:iCs/>
                                  <w:sz w:val="16"/>
                                  <w:szCs w:val="16"/>
                                </w:rPr>
                                <w:t>Tag</w:t>
                              </w:r>
                              <w:r w:rsidR="00FD1E4C" w:rsidRPr="00DB5F26">
                                <w:rPr>
                                  <w:i/>
                                  <w:iCs/>
                                  <w:sz w:val="16"/>
                                  <w:szCs w:val="16"/>
                                </w:rPr>
                                <w:t xml:space="preserve"> Name</w:t>
                              </w:r>
                            </w:p>
                          </w:tc>
                          <w:tc>
                            <w:tcPr>
                              <w:tcW w:w="47.70pt" w:type="dxa"/>
                              <w:tcBorders>
                                <w:top w:val="single" w:sz="4" w:space="0" w:color="auto"/>
                                <w:start w:val="nil"/>
                                <w:end w:val="nil"/>
                              </w:tcBorders>
                              <w:vAlign w:val="center"/>
                            </w:tcPr>
                            <w:p w14:paraId="53D634AA" w14:textId="43B24910" w:rsidR="00492FDC" w:rsidRPr="00DB5F26" w:rsidRDefault="005F0BCF" w:rsidP="00492FDC">
                              <w:pPr>
                                <w:pStyle w:val="PredefinidoTAEE"/>
                                <w:tabs>
                                  <w:tab w:val="start" w:pos="21.30pt"/>
                                </w:tabs>
                                <w:spacing w:before="1pt" w:after="2pt"/>
                                <w:ind w:firstLine="0pt"/>
                                <w:jc w:val="center"/>
                                <w:rPr>
                                  <w:i/>
                                  <w:iCs/>
                                  <w:sz w:val="16"/>
                                  <w:szCs w:val="16"/>
                                </w:rPr>
                              </w:pPr>
                              <w:r w:rsidRPr="00DB5F26">
                                <w:rPr>
                                  <w:i/>
                                  <w:iCs/>
                                  <w:sz w:val="16"/>
                                  <w:szCs w:val="16"/>
                                </w:rPr>
                                <w:t>Cardinality</w:t>
                              </w:r>
                            </w:p>
                          </w:tc>
                          <w:tc>
                            <w:tcPr>
                              <w:tcW w:w="132.90pt" w:type="dxa"/>
                              <w:tcBorders>
                                <w:top w:val="single" w:sz="4" w:space="0" w:color="auto"/>
                                <w:start w:val="nil"/>
                              </w:tcBorders>
                              <w:vAlign w:val="center"/>
                            </w:tcPr>
                            <w:p w14:paraId="5BAF4D53" w14:textId="4B850194" w:rsidR="00492FDC" w:rsidRPr="00DB5F26" w:rsidRDefault="00F023EC" w:rsidP="00492FDC">
                              <w:pPr>
                                <w:pStyle w:val="PredefinidoTAEE"/>
                                <w:tabs>
                                  <w:tab w:val="start" w:pos="21.30pt"/>
                                </w:tabs>
                                <w:spacing w:before="1pt" w:after="2pt"/>
                                <w:ind w:firstLine="0pt"/>
                                <w:jc w:val="center"/>
                                <w:rPr>
                                  <w:i/>
                                  <w:iCs/>
                                  <w:sz w:val="16"/>
                                  <w:szCs w:val="16"/>
                                </w:rPr>
                              </w:pPr>
                              <w:r w:rsidRPr="00DB5F26">
                                <w:rPr>
                                  <w:i/>
                                  <w:iCs/>
                                  <w:sz w:val="16"/>
                                  <w:szCs w:val="16"/>
                                </w:rPr>
                                <w:t>Functionality</w:t>
                              </w:r>
                            </w:p>
                          </w:tc>
                        </w:tr>
                        <w:tr w:rsidR="00492FDC" w:rsidRPr="00033452" w14:paraId="0082FE69" w14:textId="77777777" w:rsidTr="000208FF">
                          <w:tc>
                            <w:tcPr>
                              <w:tcW w:w="53.05pt" w:type="dxa"/>
                              <w:vAlign w:val="center"/>
                            </w:tcPr>
                            <w:p w14:paraId="125E1D4C" w14:textId="77777777" w:rsidR="00492FDC" w:rsidRPr="00DB5F26" w:rsidRDefault="00492FDC" w:rsidP="00492FDC">
                              <w:pPr>
                                <w:pStyle w:val="PredefinidoTAEE"/>
                                <w:tabs>
                                  <w:tab w:val="start" w:pos="21.30pt"/>
                                </w:tabs>
                                <w:spacing w:before="4pt" w:after="4pt"/>
                                <w:ind w:firstLine="0pt"/>
                                <w:rPr>
                                  <w:sz w:val="16"/>
                                  <w:szCs w:val="16"/>
                                </w:rPr>
                              </w:pPr>
                              <w:r w:rsidRPr="00DB5F26">
                                <w:rPr>
                                  <w:sz w:val="16"/>
                                  <w:szCs w:val="16"/>
                                </w:rPr>
                                <w:t>NOMBRE</w:t>
                              </w:r>
                            </w:p>
                          </w:tc>
                          <w:tc>
                            <w:tcPr>
                              <w:tcW w:w="47.70pt" w:type="dxa"/>
                              <w:vAlign w:val="center"/>
                            </w:tcPr>
                            <w:p w14:paraId="3F96B477" w14:textId="77777777" w:rsidR="00492FDC" w:rsidRPr="00DB5F26" w:rsidRDefault="00492FDC" w:rsidP="00492FDC">
                              <w:pPr>
                                <w:pStyle w:val="PredefinidoTAEE"/>
                                <w:tabs>
                                  <w:tab w:val="start" w:pos="21.30pt"/>
                                </w:tabs>
                                <w:spacing w:before="4pt" w:after="4pt"/>
                                <w:ind w:firstLine="0pt"/>
                                <w:jc w:val="center"/>
                                <w:rPr>
                                  <w:sz w:val="16"/>
                                  <w:szCs w:val="16"/>
                                </w:rPr>
                              </w:pPr>
                              <w:r w:rsidRPr="00DB5F26">
                                <w:rPr>
                                  <w:sz w:val="16"/>
                                  <w:szCs w:val="16"/>
                                </w:rPr>
                                <w:t>1</w:t>
                              </w:r>
                            </w:p>
                          </w:tc>
                          <w:tc>
                            <w:tcPr>
                              <w:tcW w:w="132.90pt" w:type="dxa"/>
                              <w:vAlign w:val="center"/>
                            </w:tcPr>
                            <w:p w14:paraId="13961A7E" w14:textId="0EC2BF26" w:rsidR="00492FDC" w:rsidRPr="00DB5F26" w:rsidRDefault="000D757C" w:rsidP="00492FDC">
                              <w:pPr>
                                <w:pStyle w:val="PredefinidoTAEE"/>
                                <w:tabs>
                                  <w:tab w:val="start" w:pos="21.30pt"/>
                                </w:tabs>
                                <w:spacing w:before="3pt" w:after="3pt"/>
                                <w:ind w:firstLine="0pt"/>
                                <w:rPr>
                                  <w:sz w:val="16"/>
                                  <w:szCs w:val="16"/>
                                </w:rPr>
                              </w:pPr>
                              <w:r w:rsidRPr="00DB5F26">
                                <w:rPr>
                                  <w:sz w:val="16"/>
                                  <w:szCs w:val="16"/>
                                </w:rPr>
                                <w:t>Experiment name</w:t>
                              </w:r>
                              <w:r w:rsidR="00C6566C">
                                <w:rPr>
                                  <w:sz w:val="16"/>
                                  <w:szCs w:val="16"/>
                                </w:rPr>
                                <w:t>.</w:t>
                              </w:r>
                            </w:p>
                          </w:tc>
                        </w:tr>
                        <w:tr w:rsidR="00492FDC" w:rsidRPr="00033452" w14:paraId="3ECC809F" w14:textId="77777777" w:rsidTr="000208FF">
                          <w:tc>
                            <w:tcPr>
                              <w:tcW w:w="53.05pt" w:type="dxa"/>
                              <w:vAlign w:val="center"/>
                            </w:tcPr>
                            <w:p w14:paraId="3C66C32F" w14:textId="77777777" w:rsidR="00492FDC" w:rsidRPr="00DB5F26" w:rsidRDefault="00492FDC" w:rsidP="00492FDC">
                              <w:pPr>
                                <w:pStyle w:val="PredefinidoTAEE"/>
                                <w:tabs>
                                  <w:tab w:val="start" w:pos="21.30pt"/>
                                </w:tabs>
                                <w:spacing w:before="4pt" w:after="4pt"/>
                                <w:ind w:firstLine="0pt"/>
                                <w:rPr>
                                  <w:sz w:val="16"/>
                                  <w:szCs w:val="16"/>
                                </w:rPr>
                              </w:pPr>
                              <w:r w:rsidRPr="00DB5F26">
                                <w:rPr>
                                  <w:sz w:val="16"/>
                                  <w:szCs w:val="16"/>
                                </w:rPr>
                                <w:t>AUTOR</w:t>
                              </w:r>
                            </w:p>
                          </w:tc>
                          <w:tc>
                            <w:tcPr>
                              <w:tcW w:w="47.70pt" w:type="dxa"/>
                              <w:vAlign w:val="center"/>
                            </w:tcPr>
                            <w:p w14:paraId="4D5AAF07" w14:textId="77777777" w:rsidR="00492FDC" w:rsidRPr="00DB5F26" w:rsidRDefault="00492FDC" w:rsidP="00492FDC">
                              <w:pPr>
                                <w:pStyle w:val="PredefinidoTAEE"/>
                                <w:tabs>
                                  <w:tab w:val="start" w:pos="21.30pt"/>
                                </w:tabs>
                                <w:spacing w:before="4pt" w:after="4pt"/>
                                <w:ind w:firstLine="0pt"/>
                                <w:jc w:val="center"/>
                                <w:rPr>
                                  <w:sz w:val="16"/>
                                  <w:szCs w:val="16"/>
                                </w:rPr>
                              </w:pPr>
                              <w:r w:rsidRPr="00DB5F26">
                                <w:rPr>
                                  <w:sz w:val="16"/>
                                  <w:szCs w:val="16"/>
                                </w:rPr>
                                <w:t>*</w:t>
                              </w:r>
                            </w:p>
                          </w:tc>
                          <w:tc>
                            <w:tcPr>
                              <w:tcW w:w="132.90pt" w:type="dxa"/>
                            </w:tcPr>
                            <w:p w14:paraId="2AF97364" w14:textId="2B4B9C95" w:rsidR="00492FDC" w:rsidRPr="00DB5F26" w:rsidRDefault="00496F57" w:rsidP="00492FDC">
                              <w:pPr>
                                <w:pStyle w:val="PredefinidoTAEE"/>
                                <w:tabs>
                                  <w:tab w:val="start" w:pos="21.30pt"/>
                                </w:tabs>
                                <w:spacing w:before="3pt" w:after="3pt"/>
                                <w:ind w:firstLine="0pt"/>
                                <w:rPr>
                                  <w:sz w:val="16"/>
                                  <w:szCs w:val="16"/>
                                </w:rPr>
                              </w:pPr>
                              <w:r w:rsidRPr="00DB5F26">
                                <w:rPr>
                                  <w:sz w:val="16"/>
                                  <w:szCs w:val="16"/>
                                </w:rPr>
                                <w:t>E</w:t>
                              </w:r>
                              <w:r w:rsidR="000974B8" w:rsidRPr="00DB5F26">
                                <w:rPr>
                                  <w:sz w:val="16"/>
                                  <w:szCs w:val="16"/>
                                </w:rPr>
                                <w:t>xperiment author</w:t>
                              </w:r>
                              <w:r w:rsidR="00C6566C">
                                <w:rPr>
                                  <w:sz w:val="16"/>
                                  <w:szCs w:val="16"/>
                                </w:rPr>
                                <w:t>.</w:t>
                              </w:r>
                            </w:p>
                          </w:tc>
                        </w:tr>
                        <w:tr w:rsidR="00492FDC" w:rsidRPr="00FD2675" w14:paraId="1E1C6438" w14:textId="77777777" w:rsidTr="000208FF">
                          <w:tc>
                            <w:tcPr>
                              <w:tcW w:w="53.05pt" w:type="dxa"/>
                              <w:vAlign w:val="center"/>
                            </w:tcPr>
                            <w:p w14:paraId="466F1D91" w14:textId="77777777" w:rsidR="00492FDC" w:rsidRPr="00DB5F26" w:rsidRDefault="00492FDC" w:rsidP="00492FDC">
                              <w:pPr>
                                <w:pStyle w:val="PredefinidoTAEE"/>
                                <w:tabs>
                                  <w:tab w:val="start" w:pos="21.30pt"/>
                                </w:tabs>
                                <w:spacing w:before="4pt" w:after="4pt"/>
                                <w:ind w:firstLine="0pt"/>
                                <w:rPr>
                                  <w:sz w:val="16"/>
                                  <w:szCs w:val="16"/>
                                </w:rPr>
                              </w:pPr>
                              <w:r w:rsidRPr="00DB5F26">
                                <w:rPr>
                                  <w:sz w:val="16"/>
                                  <w:szCs w:val="16"/>
                                </w:rPr>
                                <w:t>OBJETIVO</w:t>
                              </w:r>
                            </w:p>
                          </w:tc>
                          <w:tc>
                            <w:tcPr>
                              <w:tcW w:w="47.70pt" w:type="dxa"/>
                              <w:vAlign w:val="center"/>
                            </w:tcPr>
                            <w:p w14:paraId="2FCE1A4B" w14:textId="77777777" w:rsidR="00492FDC" w:rsidRPr="00DB5F26" w:rsidRDefault="00492FDC" w:rsidP="00492FDC">
                              <w:pPr>
                                <w:pStyle w:val="PredefinidoTAEE"/>
                                <w:tabs>
                                  <w:tab w:val="start" w:pos="21.30pt"/>
                                </w:tabs>
                                <w:spacing w:before="4pt" w:after="4pt"/>
                                <w:ind w:firstLine="0pt"/>
                                <w:jc w:val="center"/>
                                <w:rPr>
                                  <w:sz w:val="16"/>
                                  <w:szCs w:val="16"/>
                                </w:rPr>
                              </w:pPr>
                              <w:r w:rsidRPr="00DB5F26">
                                <w:rPr>
                                  <w:sz w:val="16"/>
                                  <w:szCs w:val="16"/>
                                </w:rPr>
                                <w:t>1</w:t>
                              </w:r>
                            </w:p>
                          </w:tc>
                          <w:tc>
                            <w:tcPr>
                              <w:tcW w:w="132.90pt" w:type="dxa"/>
                              <w:vAlign w:val="center"/>
                            </w:tcPr>
                            <w:p w14:paraId="10D38830" w14:textId="49610D64" w:rsidR="00492FDC" w:rsidRPr="00DB5F26" w:rsidRDefault="0097255E" w:rsidP="00492FDC">
                              <w:pPr>
                                <w:pStyle w:val="PredefinidoTAEE"/>
                                <w:tabs>
                                  <w:tab w:val="start" w:pos="21.30pt"/>
                                </w:tabs>
                                <w:spacing w:before="3pt" w:after="3pt"/>
                                <w:ind w:firstLine="0pt"/>
                                <w:rPr>
                                  <w:sz w:val="16"/>
                                  <w:szCs w:val="16"/>
                                </w:rPr>
                              </w:pPr>
                              <w:r w:rsidRPr="00DB5F26">
                                <w:rPr>
                                  <w:sz w:val="16"/>
                                  <w:szCs w:val="16"/>
                                </w:rPr>
                                <w:t>Summary phrase of the objective of the experiment</w:t>
                              </w:r>
                              <w:r w:rsidR="00C6566C">
                                <w:rPr>
                                  <w:sz w:val="16"/>
                                  <w:szCs w:val="16"/>
                                </w:rPr>
                                <w:t>.</w:t>
                              </w:r>
                            </w:p>
                          </w:tc>
                        </w:tr>
                        <w:tr w:rsidR="00492FDC" w:rsidRPr="00FD2675" w14:paraId="2806E37F" w14:textId="77777777" w:rsidTr="000208FF">
                          <w:trPr>
                            <w:trHeight w:val="190"/>
                          </w:trPr>
                          <w:tc>
                            <w:tcPr>
                              <w:tcW w:w="53.05pt" w:type="dxa"/>
                              <w:vAlign w:val="center"/>
                            </w:tcPr>
                            <w:p w14:paraId="423D7676" w14:textId="77777777" w:rsidR="00492FDC" w:rsidRPr="00DB5F26" w:rsidRDefault="00492FDC" w:rsidP="00492FDC">
                              <w:pPr>
                                <w:pStyle w:val="PredefinidoTAEE"/>
                                <w:tabs>
                                  <w:tab w:val="start" w:pos="21.30pt"/>
                                </w:tabs>
                                <w:spacing w:before="4pt" w:after="4pt"/>
                                <w:ind w:firstLine="0pt"/>
                                <w:rPr>
                                  <w:sz w:val="16"/>
                                  <w:szCs w:val="16"/>
                                </w:rPr>
                              </w:pPr>
                              <w:r w:rsidRPr="00DB5F26">
                                <w:rPr>
                                  <w:sz w:val="16"/>
                                  <w:szCs w:val="16"/>
                                </w:rPr>
                                <w:t>REQUISITO</w:t>
                              </w:r>
                            </w:p>
                          </w:tc>
                          <w:tc>
                            <w:tcPr>
                              <w:tcW w:w="47.70pt" w:type="dxa"/>
                              <w:vAlign w:val="center"/>
                            </w:tcPr>
                            <w:p w14:paraId="4AF65699" w14:textId="77777777" w:rsidR="00492FDC" w:rsidRPr="00DB5F26" w:rsidRDefault="00492FDC" w:rsidP="00492FDC">
                              <w:pPr>
                                <w:pStyle w:val="PredefinidoTAEE"/>
                                <w:tabs>
                                  <w:tab w:val="start" w:pos="21.30pt"/>
                                </w:tabs>
                                <w:spacing w:before="4pt" w:after="4pt"/>
                                <w:ind w:firstLine="0pt"/>
                                <w:jc w:val="center"/>
                                <w:rPr>
                                  <w:sz w:val="16"/>
                                  <w:szCs w:val="16"/>
                                </w:rPr>
                              </w:pPr>
                              <w:r w:rsidRPr="00DB5F26">
                                <w:rPr>
                                  <w:sz w:val="16"/>
                                  <w:szCs w:val="16"/>
                                </w:rPr>
                                <w:t>*</w:t>
                              </w:r>
                            </w:p>
                          </w:tc>
                          <w:tc>
                            <w:tcPr>
                              <w:tcW w:w="132.90pt" w:type="dxa"/>
                              <w:vAlign w:val="center"/>
                            </w:tcPr>
                            <w:p w14:paraId="6764FB3B" w14:textId="1C321BCB" w:rsidR="00492FDC" w:rsidRPr="00DB5F26" w:rsidRDefault="00DB5F26" w:rsidP="00492FDC">
                              <w:pPr>
                                <w:pStyle w:val="PredefinidoTAEE"/>
                                <w:tabs>
                                  <w:tab w:val="start" w:pos="21.30pt"/>
                                </w:tabs>
                                <w:spacing w:before="3pt" w:after="3pt"/>
                                <w:ind w:firstLine="0pt"/>
                                <w:rPr>
                                  <w:sz w:val="16"/>
                                  <w:szCs w:val="16"/>
                                </w:rPr>
                              </w:pPr>
                              <w:r w:rsidRPr="00DB5F26">
                                <w:rPr>
                                  <w:sz w:val="16"/>
                                  <w:szCs w:val="16"/>
                                </w:rPr>
                                <w:t>D</w:t>
                              </w:r>
                              <w:r w:rsidR="00BA3E29" w:rsidRPr="00DB5F26">
                                <w:rPr>
                                  <w:sz w:val="16"/>
                                  <w:szCs w:val="16"/>
                                </w:rPr>
                                <w:t>ependenc</w:t>
                              </w:r>
                              <w:r w:rsidRPr="00DB5F26">
                                <w:rPr>
                                  <w:sz w:val="16"/>
                                  <w:szCs w:val="16"/>
                                </w:rPr>
                                <w:t>y</w:t>
                              </w:r>
                              <w:r w:rsidR="00BA3E29" w:rsidRPr="00DB5F26">
                                <w:rPr>
                                  <w:sz w:val="16"/>
                                  <w:szCs w:val="16"/>
                                </w:rPr>
                                <w:t xml:space="preserve"> </w:t>
                              </w:r>
                              <w:r w:rsidRPr="00DB5F26">
                                <w:rPr>
                                  <w:sz w:val="16"/>
                                  <w:szCs w:val="16"/>
                                </w:rPr>
                                <w:t>l</w:t>
                              </w:r>
                              <w:r w:rsidR="00BA3E29" w:rsidRPr="00DB5F26">
                                <w:rPr>
                                  <w:sz w:val="16"/>
                                  <w:szCs w:val="16"/>
                                </w:rPr>
                                <w:t>ist (separated by commas)</w:t>
                              </w:r>
                              <w:r w:rsidR="00C6566C">
                                <w:rPr>
                                  <w:sz w:val="16"/>
                                  <w:szCs w:val="16"/>
                                </w:rPr>
                                <w:t>.</w:t>
                              </w:r>
                            </w:p>
                          </w:tc>
                        </w:tr>
                        <w:tr w:rsidR="00492FDC" w:rsidRPr="00FD2675" w14:paraId="6AF1BEB6" w14:textId="77777777" w:rsidTr="000208FF">
                          <w:trPr>
                            <w:trHeight w:val="190"/>
                          </w:trPr>
                          <w:tc>
                            <w:tcPr>
                              <w:tcW w:w="53.05pt" w:type="dxa"/>
                              <w:vAlign w:val="center"/>
                            </w:tcPr>
                            <w:p w14:paraId="2B52498B" w14:textId="77777777" w:rsidR="00492FDC" w:rsidRPr="00DB5F26" w:rsidRDefault="00492FDC" w:rsidP="00492FDC">
                              <w:pPr>
                                <w:pStyle w:val="PredefinidoTAEE"/>
                                <w:tabs>
                                  <w:tab w:val="start" w:pos="21.30pt"/>
                                </w:tabs>
                                <w:spacing w:before="4pt" w:after="4pt"/>
                                <w:ind w:firstLine="0pt"/>
                                <w:rPr>
                                  <w:sz w:val="16"/>
                                  <w:szCs w:val="16"/>
                                </w:rPr>
                              </w:pPr>
                              <w:r w:rsidRPr="00DB5F26">
                                <w:rPr>
                                  <w:sz w:val="16"/>
                                  <w:szCs w:val="16"/>
                                </w:rPr>
                                <w:t>GLOSARIO</w:t>
                              </w:r>
                            </w:p>
                          </w:tc>
                          <w:tc>
                            <w:tcPr>
                              <w:tcW w:w="47.70pt" w:type="dxa"/>
                              <w:vAlign w:val="center"/>
                            </w:tcPr>
                            <w:p w14:paraId="0EDC1B23" w14:textId="77777777" w:rsidR="00492FDC" w:rsidRPr="00DB5F26" w:rsidRDefault="00492FDC" w:rsidP="00492FDC">
                              <w:pPr>
                                <w:pStyle w:val="PredefinidoTAEE"/>
                                <w:tabs>
                                  <w:tab w:val="start" w:pos="21.30pt"/>
                                </w:tabs>
                                <w:spacing w:before="4pt" w:after="4pt"/>
                                <w:ind w:firstLine="0pt"/>
                                <w:jc w:val="center"/>
                                <w:rPr>
                                  <w:sz w:val="16"/>
                                  <w:szCs w:val="16"/>
                                </w:rPr>
                              </w:pPr>
                              <w:r w:rsidRPr="00DB5F26">
                                <w:rPr>
                                  <w:sz w:val="16"/>
                                  <w:szCs w:val="16"/>
                                </w:rPr>
                                <w:t>*</w:t>
                              </w:r>
                            </w:p>
                          </w:tc>
                          <w:tc>
                            <w:tcPr>
                              <w:tcW w:w="132.90pt" w:type="dxa"/>
                              <w:vAlign w:val="center"/>
                            </w:tcPr>
                            <w:p w14:paraId="1527E7E0" w14:textId="77777777" w:rsidR="00945711" w:rsidRDefault="001345FC" w:rsidP="00492FDC">
                              <w:pPr>
                                <w:pStyle w:val="PredefinidoTAEE"/>
                                <w:tabs>
                                  <w:tab w:val="start" w:pos="21.30pt"/>
                                </w:tabs>
                                <w:spacing w:before="3pt" w:after="3pt"/>
                                <w:ind w:firstLine="0pt"/>
                                <w:rPr>
                                  <w:sz w:val="16"/>
                                  <w:szCs w:val="16"/>
                                </w:rPr>
                              </w:pPr>
                              <w:r w:rsidRPr="001345FC">
                                <w:rPr>
                                  <w:sz w:val="16"/>
                                  <w:szCs w:val="16"/>
                                </w:rPr>
                                <w:t>List of terms related to the experiment that will appear in the glossary (separated by commas).</w:t>
                              </w:r>
                            </w:p>
                            <w:p w14:paraId="2D09C5B0" w14:textId="7DF60AA4" w:rsidR="00492FDC" w:rsidRPr="00DB5F26" w:rsidRDefault="001345FC" w:rsidP="00492FDC">
                              <w:pPr>
                                <w:pStyle w:val="PredefinidoTAEE"/>
                                <w:tabs>
                                  <w:tab w:val="start" w:pos="21.30pt"/>
                                </w:tabs>
                                <w:spacing w:before="3pt" w:after="3pt"/>
                                <w:ind w:firstLine="0pt"/>
                                <w:rPr>
                                  <w:sz w:val="16"/>
                                  <w:szCs w:val="16"/>
                                </w:rPr>
                              </w:pPr>
                              <w:r w:rsidRPr="001345FC">
                                <w:rPr>
                                  <w:sz w:val="16"/>
                                  <w:szCs w:val="16"/>
                                </w:rPr>
                                <w:t xml:space="preserve">Terms that appear in the text can be marked with the intra-text commands </w:t>
                              </w:r>
                              <w:r w:rsidR="00945711">
                                <w:rPr>
                                  <w:sz w:val="16"/>
                                  <w:szCs w:val="16"/>
                                </w:rPr>
                                <w:t>“</w:t>
                              </w:r>
                              <w:r w:rsidRPr="00945711">
                                <w:rPr>
                                  <w:i/>
                                  <w:iCs/>
                                  <w:sz w:val="16"/>
                                  <w:szCs w:val="16"/>
                                </w:rPr>
                                <w:t>f</w:t>
                              </w:r>
                              <w:r w:rsidR="00945711">
                                <w:rPr>
                                  <w:sz w:val="16"/>
                                  <w:szCs w:val="16"/>
                                </w:rPr>
                                <w:t>”</w:t>
                              </w:r>
                              <w:r w:rsidRPr="001345FC">
                                <w:rPr>
                                  <w:sz w:val="16"/>
                                  <w:szCs w:val="16"/>
                                </w:rPr>
                                <w:t xml:space="preserve"> and </w:t>
                              </w:r>
                              <w:r w:rsidR="00945711">
                                <w:rPr>
                                  <w:sz w:val="16"/>
                                  <w:szCs w:val="16"/>
                                </w:rPr>
                                <w:t>“</w:t>
                              </w:r>
                              <w:r w:rsidRPr="00945711">
                                <w:rPr>
                                  <w:i/>
                                  <w:iCs/>
                                  <w:sz w:val="16"/>
                                  <w:szCs w:val="16"/>
                                </w:rPr>
                                <w:t>g</w:t>
                              </w:r>
                              <w:r w:rsidR="00945711">
                                <w:rPr>
                                  <w:sz w:val="16"/>
                                  <w:szCs w:val="16"/>
                                </w:rPr>
                                <w:t>”</w:t>
                              </w:r>
                              <w:r w:rsidRPr="001345FC">
                                <w:rPr>
                                  <w:sz w:val="16"/>
                                  <w:szCs w:val="16"/>
                                </w:rPr>
                                <w:t xml:space="preserve"> (see Table IV).</w:t>
                              </w:r>
                            </w:p>
                          </w:tc>
                        </w:tr>
                      </w:tbl>
                      <w:p w14:paraId="239215CD" w14:textId="09A63AE7" w:rsidR="00492FDC" w:rsidRPr="000208FF" w:rsidRDefault="000208FF" w:rsidP="009753FB">
                        <w:pPr>
                          <w:pStyle w:val="tablehead"/>
                          <w:numPr>
                            <w:ilvl w:val="0"/>
                            <w:numId w:val="0"/>
                          </w:numPr>
                          <w:tabs>
                            <w:tab w:val="start" w:pos="56.70pt"/>
                          </w:tabs>
                        </w:pPr>
                        <w:r w:rsidRPr="000208FF">
                          <w:t>TABLE I</w:t>
                        </w:r>
                        <w:r>
                          <w:t>I</w:t>
                        </w:r>
                        <w:r w:rsidRPr="000208FF">
                          <w:t xml:space="preserve">. </w:t>
                        </w:r>
                        <w:r w:rsidRPr="000208FF">
                          <w:tab/>
                        </w:r>
                        <w:r w:rsidR="00422092" w:rsidRPr="000208FF">
                          <w:t>Commands within the tutorial text</w:t>
                        </w:r>
                      </w:p>
                      <w:tbl>
                        <w:tblPr>
                          <w:tblStyle w:val="Tablaconcuadrcula"/>
                          <w:tblW w:w="233.65pt" w:type="dxa"/>
                          <w:tblLook w:firstRow="1" w:lastRow="0" w:firstColumn="1" w:lastColumn="0" w:noHBand="0" w:noVBand="1"/>
                        </w:tblPr>
                        <w:tblGrid>
                          <w:gridCol w:w="1555"/>
                          <w:gridCol w:w="3118"/>
                        </w:tblGrid>
                        <w:tr w:rsidR="00B912F5" w:rsidRPr="00033452" w14:paraId="455D0F80" w14:textId="77777777" w:rsidTr="00D75D05">
                          <w:tc>
                            <w:tcPr>
                              <w:tcW w:w="77.75pt" w:type="dxa"/>
                              <w:tcBorders>
                                <w:top w:val="single" w:sz="4" w:space="0" w:color="auto"/>
                                <w:end w:val="nil"/>
                              </w:tcBorders>
                              <w:vAlign w:val="center"/>
                            </w:tcPr>
                            <w:p w14:paraId="365B18B7" w14:textId="7D9B2559" w:rsidR="00B912F5" w:rsidRPr="00C6566C" w:rsidRDefault="00B912F5" w:rsidP="00B912F5">
                              <w:pPr>
                                <w:pStyle w:val="PredefinidoTAEE"/>
                                <w:tabs>
                                  <w:tab w:val="start" w:pos="21.30pt"/>
                                </w:tabs>
                                <w:spacing w:before="1pt" w:after="2pt"/>
                                <w:ind w:firstLine="0pt"/>
                                <w:jc w:val="center"/>
                                <w:rPr>
                                  <w:i/>
                                  <w:iCs/>
                                  <w:sz w:val="16"/>
                                  <w:szCs w:val="16"/>
                                </w:rPr>
                              </w:pPr>
                              <w:r w:rsidRPr="00C6566C">
                                <w:rPr>
                                  <w:i/>
                                  <w:iCs/>
                                  <w:sz w:val="16"/>
                                  <w:szCs w:val="16"/>
                                </w:rPr>
                                <w:t>Tag Name</w:t>
                              </w:r>
                            </w:p>
                          </w:tc>
                          <w:tc>
                            <w:tcPr>
                              <w:tcW w:w="155.90pt" w:type="dxa"/>
                              <w:tcBorders>
                                <w:top w:val="single" w:sz="4" w:space="0" w:color="auto"/>
                                <w:start w:val="nil"/>
                              </w:tcBorders>
                              <w:vAlign w:val="center"/>
                            </w:tcPr>
                            <w:p w14:paraId="5FCFE3A5" w14:textId="24F5FF19" w:rsidR="00B912F5" w:rsidRPr="00C6566C" w:rsidRDefault="00B912F5" w:rsidP="00B912F5">
                              <w:pPr>
                                <w:pStyle w:val="PredefinidoTAEE"/>
                                <w:tabs>
                                  <w:tab w:val="start" w:pos="21.30pt"/>
                                </w:tabs>
                                <w:spacing w:before="1pt" w:after="2pt"/>
                                <w:ind w:firstLine="0pt"/>
                                <w:jc w:val="center"/>
                                <w:rPr>
                                  <w:i/>
                                  <w:iCs/>
                                  <w:sz w:val="16"/>
                                  <w:szCs w:val="16"/>
                                </w:rPr>
                              </w:pPr>
                              <w:r w:rsidRPr="00C6566C">
                                <w:rPr>
                                  <w:i/>
                                  <w:iCs/>
                                  <w:sz w:val="16"/>
                                  <w:szCs w:val="16"/>
                                </w:rPr>
                                <w:t>Functionality</w:t>
                              </w:r>
                            </w:p>
                          </w:tc>
                        </w:tr>
                        <w:tr w:rsidR="00492FDC" w:rsidRPr="00FD2675" w14:paraId="740A6E47" w14:textId="77777777" w:rsidTr="00D75D05">
                          <w:tc>
                            <w:tcPr>
                              <w:tcW w:w="77.75pt" w:type="dxa"/>
                              <w:vAlign w:val="center"/>
                            </w:tcPr>
                            <w:p w14:paraId="1E28842F" w14:textId="77777777" w:rsidR="00492FDC" w:rsidRPr="00C6566C" w:rsidRDefault="00492FDC" w:rsidP="00492FDC">
                              <w:pPr>
                                <w:pStyle w:val="PredefinidoTAEE"/>
                                <w:tabs>
                                  <w:tab w:val="start" w:pos="21.30pt"/>
                                </w:tabs>
                                <w:spacing w:before="4pt" w:after="4pt"/>
                                <w:ind w:firstLine="0pt"/>
                                <w:rPr>
                                  <w:sz w:val="16"/>
                                  <w:szCs w:val="16"/>
                                </w:rPr>
                              </w:pPr>
                              <w:r w:rsidRPr="00C6566C">
                                <w:rPr>
                                  <w:sz w:val="16"/>
                                  <w:szCs w:val="16"/>
                                </w:rPr>
                                <w:t>EJEMPLO-IN</w:t>
                              </w:r>
                            </w:p>
                          </w:tc>
                          <w:tc>
                            <w:tcPr>
                              <w:tcW w:w="155.90pt" w:type="dxa"/>
                            </w:tcPr>
                            <w:p w14:paraId="1363BB05" w14:textId="32C90110" w:rsidR="00492FDC" w:rsidRPr="00C6566C" w:rsidRDefault="006F2B9C" w:rsidP="00492FDC">
                              <w:pPr>
                                <w:pStyle w:val="PredefinidoTAEE"/>
                                <w:tabs>
                                  <w:tab w:val="start" w:pos="21.30pt"/>
                                </w:tabs>
                                <w:spacing w:before="3pt" w:after="3pt"/>
                                <w:ind w:firstLine="0pt"/>
                                <w:rPr>
                                  <w:sz w:val="16"/>
                                  <w:szCs w:val="16"/>
                                </w:rPr>
                              </w:pPr>
                              <w:r w:rsidRPr="00C6566C">
                                <w:rPr>
                                  <w:sz w:val="16"/>
                                  <w:szCs w:val="16"/>
                                </w:rPr>
                                <w:t>The line is marked as an example that the student should execute to see the result.</w:t>
                              </w:r>
                            </w:p>
                          </w:tc>
                        </w:tr>
                        <w:tr w:rsidR="00492FDC" w:rsidRPr="00FD2675" w14:paraId="4EB49F40" w14:textId="77777777" w:rsidTr="00D75D05">
                          <w:tc>
                            <w:tcPr>
                              <w:tcW w:w="77.75pt" w:type="dxa"/>
                              <w:vAlign w:val="center"/>
                            </w:tcPr>
                            <w:p w14:paraId="4F35943A" w14:textId="77777777" w:rsidR="00492FDC" w:rsidRPr="00C6566C" w:rsidRDefault="00492FDC" w:rsidP="00492FDC">
                              <w:pPr>
                                <w:pStyle w:val="PredefinidoTAEE"/>
                                <w:tabs>
                                  <w:tab w:val="start" w:pos="21.30pt"/>
                                </w:tabs>
                                <w:spacing w:before="4pt" w:after="4pt"/>
                                <w:ind w:firstLine="0pt"/>
                                <w:rPr>
                                  <w:sz w:val="16"/>
                                  <w:szCs w:val="16"/>
                                </w:rPr>
                              </w:pPr>
                              <w:r w:rsidRPr="00C6566C">
                                <w:rPr>
                                  <w:sz w:val="16"/>
                                  <w:szCs w:val="16"/>
                                </w:rPr>
                                <w:t>EJEMPLO-OUT</w:t>
                              </w:r>
                            </w:p>
                          </w:tc>
                          <w:tc>
                            <w:tcPr>
                              <w:tcW w:w="155.90pt" w:type="dxa"/>
                              <w:vAlign w:val="center"/>
                            </w:tcPr>
                            <w:p w14:paraId="5584476A" w14:textId="32F129C8" w:rsidR="00492FDC" w:rsidRPr="00C6566C" w:rsidRDefault="00976ADA" w:rsidP="00492FDC">
                              <w:pPr>
                                <w:pStyle w:val="PredefinidoTAEE"/>
                                <w:tabs>
                                  <w:tab w:val="start" w:pos="21.30pt"/>
                                </w:tabs>
                                <w:spacing w:before="3pt" w:after="3pt"/>
                                <w:ind w:firstLine="0pt"/>
                                <w:rPr>
                                  <w:sz w:val="16"/>
                                  <w:szCs w:val="16"/>
                                </w:rPr>
                              </w:pPr>
                              <w:r w:rsidRPr="00C6566C">
                                <w:rPr>
                                  <w:sz w:val="16"/>
                                  <w:szCs w:val="16"/>
                                </w:rPr>
                                <w:t>MATLAB/Octave calculates the result and inserts it into the experiment text as a result</w:t>
                              </w:r>
                              <w:r w:rsidR="00C6566C">
                                <w:rPr>
                                  <w:sz w:val="16"/>
                                  <w:szCs w:val="16"/>
                                </w:rPr>
                                <w:t>.</w:t>
                              </w:r>
                            </w:p>
                          </w:tc>
                        </w:tr>
                        <w:tr w:rsidR="00492FDC" w:rsidRPr="00FD2675" w14:paraId="3FE45906" w14:textId="77777777" w:rsidTr="00D75D05">
                          <w:tc>
                            <w:tcPr>
                              <w:tcW w:w="77.75pt" w:type="dxa"/>
                              <w:vAlign w:val="center"/>
                            </w:tcPr>
                            <w:p w14:paraId="024E29C1" w14:textId="77777777" w:rsidR="00492FDC" w:rsidRPr="00C6566C" w:rsidRDefault="00492FDC" w:rsidP="00492FDC">
                              <w:pPr>
                                <w:pStyle w:val="PredefinidoTAEE"/>
                                <w:tabs>
                                  <w:tab w:val="start" w:pos="21.30pt"/>
                                </w:tabs>
                                <w:spacing w:before="4pt" w:after="4pt"/>
                                <w:ind w:firstLine="0pt"/>
                                <w:rPr>
                                  <w:sz w:val="16"/>
                                  <w:szCs w:val="16"/>
                                </w:rPr>
                              </w:pPr>
                              <w:r w:rsidRPr="00C6566C">
                                <w:rPr>
                                  <w:sz w:val="16"/>
                                  <w:szCs w:val="16"/>
                                </w:rPr>
                                <w:t>EJEMPLO-INOUT</w:t>
                              </w:r>
                            </w:p>
                          </w:tc>
                          <w:tc>
                            <w:tcPr>
                              <w:tcW w:w="155.90pt" w:type="dxa"/>
                              <w:vAlign w:val="center"/>
                            </w:tcPr>
                            <w:p w14:paraId="0BA479E1" w14:textId="68DCA0CA" w:rsidR="00492FDC" w:rsidRPr="00C6566C" w:rsidRDefault="00323BBE" w:rsidP="00492FDC">
                              <w:pPr>
                                <w:pStyle w:val="PredefinidoTAEE"/>
                                <w:tabs>
                                  <w:tab w:val="start" w:pos="21.30pt"/>
                                </w:tabs>
                                <w:spacing w:before="3pt" w:after="3pt"/>
                                <w:ind w:firstLine="0pt"/>
                                <w:rPr>
                                  <w:sz w:val="16"/>
                                  <w:szCs w:val="16"/>
                                </w:rPr>
                              </w:pPr>
                              <w:r w:rsidRPr="00C6566C">
                                <w:rPr>
                                  <w:sz w:val="16"/>
                                  <w:szCs w:val="16"/>
                                </w:rPr>
                                <w:t>Mark the line as an example, calculate its result and insert it</w:t>
                              </w:r>
                              <w:r w:rsidR="00C6566C">
                                <w:rPr>
                                  <w:sz w:val="16"/>
                                  <w:szCs w:val="16"/>
                                </w:rPr>
                                <w:t>.</w:t>
                              </w:r>
                            </w:p>
                          </w:tc>
                        </w:tr>
                        <w:tr w:rsidR="00492FDC" w:rsidRPr="0084326C" w14:paraId="562C1C74" w14:textId="77777777" w:rsidTr="00D75D05">
                          <w:tc>
                            <w:tcPr>
                              <w:tcW w:w="77.75pt" w:type="dxa"/>
                              <w:vAlign w:val="center"/>
                            </w:tcPr>
                            <w:p w14:paraId="36381310" w14:textId="77777777" w:rsidR="00492FDC" w:rsidRPr="00C6566C" w:rsidRDefault="00492FDC" w:rsidP="00492FDC">
                              <w:pPr>
                                <w:pStyle w:val="PredefinidoTAEE"/>
                                <w:tabs>
                                  <w:tab w:val="start" w:pos="21.30pt"/>
                                </w:tabs>
                                <w:spacing w:before="4pt" w:after="4pt"/>
                                <w:ind w:firstLine="0pt"/>
                                <w:rPr>
                                  <w:sz w:val="16"/>
                                  <w:szCs w:val="16"/>
                                </w:rPr>
                              </w:pPr>
                              <w:r w:rsidRPr="00C6566C">
                                <w:rPr>
                                  <w:sz w:val="16"/>
                                  <w:szCs w:val="16"/>
                                </w:rPr>
                                <w:t>CODIGO</w:t>
                              </w:r>
                            </w:p>
                          </w:tc>
                          <w:tc>
                            <w:tcPr>
                              <w:tcW w:w="155.90pt" w:type="dxa"/>
                              <w:vAlign w:val="center"/>
                            </w:tcPr>
                            <w:p w14:paraId="204019D7" w14:textId="73115BFE" w:rsidR="00492FDC" w:rsidRPr="00C6566C" w:rsidRDefault="00796C6A" w:rsidP="00492FDC">
                              <w:pPr>
                                <w:pStyle w:val="PredefinidoTAEE"/>
                                <w:tabs>
                                  <w:tab w:val="start" w:pos="21.30pt"/>
                                </w:tabs>
                                <w:spacing w:before="3pt" w:after="3pt"/>
                                <w:ind w:firstLine="0pt"/>
                                <w:rPr>
                                  <w:sz w:val="16"/>
                                  <w:szCs w:val="16"/>
                                </w:rPr>
                              </w:pPr>
                              <w:r w:rsidRPr="00C6566C">
                                <w:rPr>
                                  <w:sz w:val="16"/>
                                  <w:szCs w:val="16"/>
                                </w:rPr>
                                <w:t>Code in the MATLAB/Octave scripting language that is inserted into the experiment script. In the exposure phase of the experiment</w:t>
                              </w:r>
                              <w:r w:rsidR="00C6566C">
                                <w:rPr>
                                  <w:sz w:val="16"/>
                                  <w:szCs w:val="16"/>
                                </w:rPr>
                                <w:t>.</w:t>
                              </w:r>
                            </w:p>
                          </w:tc>
                        </w:tr>
                        <w:tr w:rsidR="00492FDC" w:rsidRPr="00FD2675" w14:paraId="27313204" w14:textId="77777777" w:rsidTr="00D75D05">
                          <w:tc>
                            <w:tcPr>
                              <w:tcW w:w="77.75pt" w:type="dxa"/>
                              <w:vAlign w:val="center"/>
                            </w:tcPr>
                            <w:p w14:paraId="754C75B0" w14:textId="77777777" w:rsidR="00492FDC" w:rsidRPr="00C6566C" w:rsidRDefault="00492FDC" w:rsidP="00492FDC">
                              <w:pPr>
                                <w:pStyle w:val="PredefinidoTAEE"/>
                                <w:tabs>
                                  <w:tab w:val="start" w:pos="21.30pt"/>
                                </w:tabs>
                                <w:spacing w:before="4pt" w:after="4pt"/>
                                <w:ind w:firstLine="0pt"/>
                                <w:rPr>
                                  <w:sz w:val="16"/>
                                  <w:szCs w:val="16"/>
                                </w:rPr>
                              </w:pPr>
                              <w:r w:rsidRPr="00C6566C">
                                <w:rPr>
                                  <w:sz w:val="16"/>
                                  <w:szCs w:val="16"/>
                                </w:rPr>
                                <w:t>TAREA</w:t>
                              </w:r>
                            </w:p>
                          </w:tc>
                          <w:tc>
                            <w:tcPr>
                              <w:tcW w:w="155.90pt" w:type="dxa"/>
                              <w:vAlign w:val="center"/>
                            </w:tcPr>
                            <w:p w14:paraId="114BE231" w14:textId="7C030DB7" w:rsidR="00492FDC" w:rsidRPr="00C6566C" w:rsidRDefault="001D3B27" w:rsidP="00492FDC">
                              <w:pPr>
                                <w:pStyle w:val="PredefinidoTAEE"/>
                                <w:tabs>
                                  <w:tab w:val="start" w:pos="21.30pt"/>
                                </w:tabs>
                                <w:spacing w:before="3pt" w:after="3pt"/>
                                <w:ind w:firstLine="0pt"/>
                                <w:rPr>
                                  <w:sz w:val="16"/>
                                  <w:szCs w:val="16"/>
                                </w:rPr>
                              </w:pPr>
                              <w:r w:rsidRPr="00C6566C">
                                <w:rPr>
                                  <w:sz w:val="16"/>
                                  <w:szCs w:val="16"/>
                                </w:rPr>
                                <w:t>It simply shows a box highlighting that the task proposals begin</w:t>
                              </w:r>
                              <w:r w:rsidR="00C6566C">
                                <w:rPr>
                                  <w:sz w:val="16"/>
                                  <w:szCs w:val="16"/>
                                </w:rPr>
                                <w:t>.</w:t>
                              </w:r>
                            </w:p>
                          </w:tc>
                        </w:tr>
                        <w:tr w:rsidR="00492FDC" w:rsidRPr="00FD2675" w14:paraId="3D74B075" w14:textId="77777777" w:rsidTr="00D75D05">
                          <w:tc>
                            <w:tcPr>
                              <w:tcW w:w="77.75pt" w:type="dxa"/>
                              <w:vAlign w:val="center"/>
                            </w:tcPr>
                            <w:p w14:paraId="2558907B" w14:textId="77777777" w:rsidR="00492FDC" w:rsidRPr="00C6566C" w:rsidRDefault="00492FDC" w:rsidP="00492FDC">
                              <w:pPr>
                                <w:pStyle w:val="PredefinidoTAEE"/>
                                <w:tabs>
                                  <w:tab w:val="start" w:pos="21.30pt"/>
                                </w:tabs>
                                <w:spacing w:before="4pt" w:after="4pt"/>
                                <w:ind w:firstLine="0pt"/>
                                <w:rPr>
                                  <w:sz w:val="16"/>
                                  <w:szCs w:val="16"/>
                                </w:rPr>
                              </w:pPr>
                              <w:r w:rsidRPr="00C6566C">
                                <w:rPr>
                                  <w:sz w:val="16"/>
                                  <w:szCs w:val="16"/>
                                </w:rPr>
                                <w:t>VARIABLE</w:t>
                              </w:r>
                            </w:p>
                          </w:tc>
                          <w:tc>
                            <w:tcPr>
                              <w:tcW w:w="155.90pt" w:type="dxa"/>
                              <w:vAlign w:val="center"/>
                            </w:tcPr>
                            <w:p w14:paraId="51AB8E08" w14:textId="368BF98B" w:rsidR="00492FDC" w:rsidRPr="00C6566C" w:rsidRDefault="00C6566C" w:rsidP="00492FDC">
                              <w:pPr>
                                <w:pStyle w:val="PredefinidoTAEE"/>
                                <w:tabs>
                                  <w:tab w:val="start" w:pos="21.30pt"/>
                                </w:tabs>
                                <w:spacing w:before="3pt" w:after="3pt"/>
                                <w:ind w:firstLine="0pt"/>
                                <w:rPr>
                                  <w:sz w:val="16"/>
                                  <w:szCs w:val="16"/>
                                </w:rPr>
                              </w:pPr>
                              <w:r w:rsidRPr="00C6566C">
                                <w:rPr>
                                  <w:sz w:val="16"/>
                                  <w:szCs w:val="16"/>
                                </w:rPr>
                                <w:t>Declare a variable as global (so you can check its value later) and assign it an initial value.</w:t>
                              </w:r>
                            </w:p>
                          </w:tc>
                        </w:tr>
                      </w:tbl>
                      <w:p w14:paraId="40A25364" w14:textId="77777777" w:rsidR="00492FDC" w:rsidRPr="00DD3B3C" w:rsidRDefault="00492FDC" w:rsidP="00765421"/>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51D832B9" w:rsidRPr="00157EDC">
        <w:rPr>
          <w:rFonts w:ascii="Times New Roman" w:hAnsi="Times New Roman" w:cs="Times New Roman"/>
          <w:sz w:val="20"/>
          <w:szCs w:val="20"/>
          <w:lang w:val="en-US"/>
        </w:rPr>
        <w:t xml:space="preserve">Perl modules </w:t>
      </w:r>
      <w:proofErr w:type="gramStart"/>
      <w:r w:rsidR="51D832B9" w:rsidRPr="00157EDC">
        <w:rPr>
          <w:rFonts w:ascii="Times New Roman" w:hAnsi="Times New Roman" w:cs="Times New Roman"/>
          <w:b/>
          <w:sz w:val="20"/>
          <w:szCs w:val="20"/>
          <w:lang w:val="en-US"/>
        </w:rPr>
        <w:t>IO::</w:t>
      </w:r>
      <w:proofErr w:type="gramEnd"/>
      <w:r w:rsidR="51D832B9" w:rsidRPr="00157EDC">
        <w:rPr>
          <w:rFonts w:ascii="Times New Roman" w:hAnsi="Times New Roman" w:cs="Times New Roman"/>
          <w:b/>
          <w:sz w:val="20"/>
          <w:szCs w:val="20"/>
          <w:lang w:val="en-US"/>
        </w:rPr>
        <w:t>All</w:t>
      </w:r>
      <w:r w:rsidR="51D832B9" w:rsidRPr="00157EDC">
        <w:rPr>
          <w:rFonts w:ascii="Times New Roman" w:hAnsi="Times New Roman" w:cs="Times New Roman"/>
          <w:sz w:val="20"/>
          <w:szCs w:val="20"/>
          <w:lang w:val="en-US"/>
        </w:rPr>
        <w:t xml:space="preserve"> and </w:t>
      </w:r>
      <w:r w:rsidR="51D832B9" w:rsidRPr="00157EDC">
        <w:rPr>
          <w:rFonts w:ascii="Times New Roman" w:hAnsi="Times New Roman" w:cs="Times New Roman"/>
          <w:b/>
          <w:sz w:val="20"/>
          <w:szCs w:val="20"/>
          <w:lang w:val="en-US"/>
        </w:rPr>
        <w:t>Modern::Perl</w:t>
      </w:r>
    </w:p>
    <w:p w14:paraId="4E908F52" w14:textId="1448FCDC" w:rsidR="51D832B9" w:rsidRPr="00157EDC" w:rsidRDefault="51D832B9" w:rsidP="00157EDC">
      <w:pPr>
        <w:pStyle w:val="Prrafodelista"/>
        <w:numPr>
          <w:ilvl w:val="0"/>
          <w:numId w:val="35"/>
        </w:numPr>
        <w:ind w:start="14.20pt" w:hanging="7.10pt"/>
        <w:jc w:val="both"/>
        <w:rPr>
          <w:rFonts w:ascii="Times New Roman" w:hAnsi="Times New Roman" w:cs="Times New Roman"/>
          <w:sz w:val="20"/>
          <w:szCs w:val="20"/>
          <w:lang w:val="en-US"/>
        </w:rPr>
      </w:pPr>
      <w:proofErr w:type="spellStart"/>
      <w:r w:rsidRPr="00157EDC">
        <w:rPr>
          <w:rFonts w:ascii="Times New Roman" w:hAnsi="Times New Roman" w:cs="Times New Roman"/>
          <w:b/>
          <w:sz w:val="20"/>
          <w:szCs w:val="20"/>
          <w:lang w:val="en-US"/>
        </w:rPr>
        <w:t>graphviz</w:t>
      </w:r>
      <w:proofErr w:type="spellEnd"/>
      <w:r w:rsidRPr="00157EDC">
        <w:rPr>
          <w:rFonts w:ascii="Times New Roman" w:hAnsi="Times New Roman" w:cs="Times New Roman"/>
          <w:sz w:val="20"/>
          <w:szCs w:val="20"/>
          <w:lang w:val="en-US"/>
        </w:rPr>
        <w:t>. To generate the graphical representation of the dependency graphs between the experiments. (Not necessary for the generation of the tutorials)</w:t>
      </w:r>
      <w:r w:rsidR="00B134E7">
        <w:rPr>
          <w:rFonts w:ascii="Times New Roman" w:hAnsi="Times New Roman" w:cs="Times New Roman"/>
          <w:sz w:val="20"/>
          <w:szCs w:val="20"/>
          <w:lang w:val="en-US"/>
        </w:rPr>
        <w:t>.</w:t>
      </w:r>
    </w:p>
    <w:p w14:paraId="1257016E" w14:textId="4D82216C" w:rsidR="51D832B9" w:rsidRPr="00B07902" w:rsidRDefault="51D832B9" w:rsidP="00157EDC">
      <w:pPr>
        <w:pStyle w:val="Prrafodelista"/>
        <w:numPr>
          <w:ilvl w:val="0"/>
          <w:numId w:val="35"/>
        </w:numPr>
        <w:ind w:start="14.20pt" w:hanging="7.10pt"/>
        <w:jc w:val="both"/>
        <w:rPr>
          <w:rFonts w:ascii="Times New Roman" w:hAnsi="Times New Roman" w:cs="Times New Roman"/>
          <w:sz w:val="20"/>
          <w:szCs w:val="20"/>
          <w:lang w:val="en-US"/>
        </w:rPr>
      </w:pPr>
      <w:r w:rsidRPr="00B07902">
        <w:rPr>
          <w:rFonts w:ascii="Times New Roman" w:hAnsi="Times New Roman" w:cs="Times New Roman"/>
          <w:b/>
          <w:sz w:val="20"/>
          <w:szCs w:val="20"/>
          <w:lang w:val="en-US"/>
        </w:rPr>
        <w:t xml:space="preserve">zip. </w:t>
      </w:r>
      <w:r w:rsidRPr="00B07902">
        <w:rPr>
          <w:rFonts w:ascii="Times New Roman" w:hAnsi="Times New Roman" w:cs="Times New Roman"/>
          <w:sz w:val="20"/>
          <w:szCs w:val="20"/>
          <w:lang w:val="en-US"/>
        </w:rPr>
        <w:t xml:space="preserve">To compress </w:t>
      </w:r>
      <w:proofErr w:type="gramStart"/>
      <w:r w:rsidRPr="00B07902">
        <w:rPr>
          <w:rFonts w:ascii="Times New Roman" w:hAnsi="Times New Roman" w:cs="Times New Roman"/>
          <w:sz w:val="20"/>
          <w:szCs w:val="20"/>
          <w:lang w:val="en-US"/>
        </w:rPr>
        <w:t>the final result</w:t>
      </w:r>
      <w:proofErr w:type="gramEnd"/>
      <w:r w:rsidR="00B134E7">
        <w:rPr>
          <w:rFonts w:ascii="Times New Roman" w:hAnsi="Times New Roman" w:cs="Times New Roman"/>
          <w:sz w:val="20"/>
          <w:szCs w:val="20"/>
          <w:lang w:val="en-US"/>
        </w:rPr>
        <w:t>.</w:t>
      </w:r>
    </w:p>
    <w:p w14:paraId="63F008B1" w14:textId="4F19487B" w:rsidR="51D832B9" w:rsidRPr="00B07902" w:rsidRDefault="51D832B9" w:rsidP="007A7047">
      <w:pPr>
        <w:pStyle w:val="Prrafodelista"/>
        <w:numPr>
          <w:ilvl w:val="0"/>
          <w:numId w:val="35"/>
        </w:numPr>
        <w:spacing w:after="3pt"/>
        <w:ind w:start="14.20pt" w:hanging="7.10pt"/>
        <w:jc w:val="both"/>
        <w:rPr>
          <w:rFonts w:ascii="Times New Roman" w:hAnsi="Times New Roman" w:cs="Times New Roman"/>
          <w:sz w:val="20"/>
          <w:szCs w:val="20"/>
          <w:lang w:val="en-US"/>
        </w:rPr>
      </w:pPr>
      <w:proofErr w:type="spellStart"/>
      <w:r w:rsidRPr="00B07902">
        <w:rPr>
          <w:rFonts w:ascii="Times New Roman" w:hAnsi="Times New Roman" w:cs="Times New Roman"/>
          <w:b/>
          <w:sz w:val="20"/>
          <w:szCs w:val="20"/>
          <w:lang w:val="en-US"/>
        </w:rPr>
        <w:t>gnumake</w:t>
      </w:r>
      <w:proofErr w:type="spellEnd"/>
      <w:r w:rsidRPr="00B07902">
        <w:rPr>
          <w:rFonts w:ascii="Times New Roman" w:hAnsi="Times New Roman" w:cs="Times New Roman"/>
          <w:sz w:val="20"/>
          <w:szCs w:val="20"/>
          <w:lang w:val="en-US"/>
        </w:rPr>
        <w:t xml:space="preserve">. To simplify </w:t>
      </w:r>
      <w:r w:rsidRPr="00DD530E">
        <w:rPr>
          <w:rFonts w:ascii="Times New Roman" w:hAnsi="Times New Roman" w:cs="Times New Roman"/>
          <w:sz w:val="20"/>
          <w:szCs w:val="20"/>
          <w:lang w:val="en-US"/>
        </w:rPr>
        <w:t>the generation of the tutorials</w:t>
      </w:r>
      <w:r w:rsidR="00B134E7">
        <w:rPr>
          <w:rFonts w:ascii="Times New Roman" w:hAnsi="Times New Roman" w:cs="Times New Roman"/>
          <w:sz w:val="20"/>
          <w:szCs w:val="20"/>
          <w:lang w:val="en-US"/>
        </w:rPr>
        <w:t>.</w:t>
      </w:r>
    </w:p>
    <w:p w14:paraId="66B92DEE" w14:textId="096E5AC0" w:rsidR="51D832B9" w:rsidRDefault="51D832B9" w:rsidP="00B134E7">
      <w:pPr>
        <w:spacing w:before="6pt" w:after="6pt"/>
        <w:ind w:firstLine="14.45pt"/>
        <w:jc w:val="both"/>
      </w:pPr>
      <w:r w:rsidRPr="796AC39B">
        <w:t xml:space="preserve">In the repository, the originals of the experiments must be in a folder of the </w:t>
      </w:r>
      <w:r w:rsidR="003735EE">
        <w:t>“</w:t>
      </w:r>
      <w:proofErr w:type="spellStart"/>
      <w:r w:rsidRPr="796AC39B">
        <w:t>experimentos</w:t>
      </w:r>
      <w:proofErr w:type="spellEnd"/>
      <w:r w:rsidR="003735EE">
        <w:t>”</w:t>
      </w:r>
      <w:r w:rsidRPr="796AC39B">
        <w:t xml:space="preserve"> directory and in the </w:t>
      </w:r>
      <w:proofErr w:type="spellStart"/>
      <w:r w:rsidRPr="796AC39B">
        <w:t>Makefile</w:t>
      </w:r>
      <w:proofErr w:type="spellEnd"/>
      <w:r w:rsidRPr="796AC39B">
        <w:t xml:space="preserve"> file the BLOQUES variable must be adjusted to indicate the directories to use within </w:t>
      </w:r>
      <w:r w:rsidR="00281D6A">
        <w:t xml:space="preserve">the </w:t>
      </w:r>
      <w:r w:rsidR="00281D6A" w:rsidRPr="1356982E">
        <w:rPr>
          <w:noProof/>
        </w:rPr>
        <w:t>experiment</w:t>
      </w:r>
      <w:r w:rsidR="007013F3">
        <w:rPr>
          <w:noProof/>
        </w:rPr>
        <w:t>s</w:t>
      </w:r>
      <w:r w:rsidRPr="796AC39B">
        <w:t>.</w:t>
      </w:r>
    </w:p>
    <w:p w14:paraId="2D75FBF0" w14:textId="73F96F08" w:rsidR="51D832B9" w:rsidRDefault="51D832B9" w:rsidP="00B134E7">
      <w:pPr>
        <w:spacing w:after="6pt"/>
        <w:ind w:firstLine="14.45pt"/>
        <w:jc w:val="both"/>
      </w:pPr>
      <w:r w:rsidRPr="796AC39B">
        <w:t>From there, the following make targets perform the following actions:</w:t>
      </w:r>
    </w:p>
    <w:p w14:paraId="10635466" w14:textId="17FE783E" w:rsidR="51D832B9" w:rsidRPr="007A7047" w:rsidRDefault="51D832B9" w:rsidP="007A7047">
      <w:pPr>
        <w:pStyle w:val="Prrafodelista"/>
        <w:numPr>
          <w:ilvl w:val="0"/>
          <w:numId w:val="36"/>
        </w:numPr>
        <w:ind w:start="14.20pt" w:hanging="7.10pt"/>
        <w:jc w:val="both"/>
        <w:rPr>
          <w:rFonts w:ascii="Times New Roman" w:hAnsi="Times New Roman" w:cs="Times New Roman"/>
          <w:sz w:val="20"/>
          <w:szCs w:val="20"/>
          <w:lang w:val="en-US"/>
        </w:rPr>
      </w:pPr>
      <w:r w:rsidRPr="007A7047">
        <w:rPr>
          <w:rFonts w:ascii="Times New Roman" w:hAnsi="Times New Roman" w:cs="Times New Roman"/>
          <w:b/>
          <w:sz w:val="20"/>
          <w:szCs w:val="20"/>
          <w:lang w:val="en-US"/>
        </w:rPr>
        <w:t>make build</w:t>
      </w:r>
      <w:r w:rsidRPr="007A7047">
        <w:rPr>
          <w:rFonts w:ascii="Times New Roman" w:hAnsi="Times New Roman" w:cs="Times New Roman"/>
          <w:sz w:val="20"/>
          <w:szCs w:val="20"/>
          <w:lang w:val="en-US"/>
        </w:rPr>
        <w:t xml:space="preserve"> to generate the MATLAB scripts (which will be in the build directory)</w:t>
      </w:r>
      <w:r w:rsidR="00B134E7">
        <w:rPr>
          <w:rFonts w:ascii="Times New Roman" w:hAnsi="Times New Roman" w:cs="Times New Roman"/>
          <w:sz w:val="20"/>
          <w:szCs w:val="20"/>
          <w:lang w:val="en-US"/>
        </w:rPr>
        <w:t>.</w:t>
      </w:r>
    </w:p>
    <w:p w14:paraId="0DB3C46C" w14:textId="7034631A" w:rsidR="51D832B9" w:rsidRPr="00B07902" w:rsidRDefault="51D832B9" w:rsidP="007A7047">
      <w:pPr>
        <w:pStyle w:val="Prrafodelista"/>
        <w:numPr>
          <w:ilvl w:val="0"/>
          <w:numId w:val="36"/>
        </w:numPr>
        <w:ind w:start="14.20pt" w:hanging="7.10pt"/>
        <w:jc w:val="both"/>
        <w:rPr>
          <w:rFonts w:ascii="Times New Roman" w:hAnsi="Times New Roman" w:cs="Times New Roman"/>
          <w:sz w:val="20"/>
          <w:szCs w:val="20"/>
          <w:lang w:val="en-US"/>
        </w:rPr>
      </w:pPr>
      <w:r w:rsidRPr="00B07902">
        <w:rPr>
          <w:rFonts w:ascii="Times New Roman" w:hAnsi="Times New Roman" w:cs="Times New Roman"/>
          <w:b/>
          <w:sz w:val="20"/>
          <w:szCs w:val="20"/>
          <w:lang w:val="en-US"/>
        </w:rPr>
        <w:t>make all</w:t>
      </w:r>
      <w:r w:rsidRPr="00B07902">
        <w:rPr>
          <w:rFonts w:ascii="Times New Roman" w:hAnsi="Times New Roman" w:cs="Times New Roman"/>
          <w:sz w:val="20"/>
          <w:szCs w:val="20"/>
          <w:lang w:val="en-US"/>
        </w:rPr>
        <w:t xml:space="preserve"> to generate the scripts and the graph of the experiments (called </w:t>
      </w:r>
      <w:r w:rsidR="003735EE">
        <w:rPr>
          <w:rFonts w:ascii="Times New Roman" w:hAnsi="Times New Roman" w:cs="Times New Roman"/>
          <w:sz w:val="20"/>
          <w:szCs w:val="20"/>
          <w:lang w:val="en-US"/>
        </w:rPr>
        <w:t>“</w:t>
      </w:r>
      <w:r w:rsidRPr="00B07902">
        <w:rPr>
          <w:rFonts w:ascii="Times New Roman" w:hAnsi="Times New Roman" w:cs="Times New Roman"/>
          <w:sz w:val="20"/>
          <w:szCs w:val="20"/>
          <w:lang w:val="en-US"/>
        </w:rPr>
        <w:t>casos.dot.pdf</w:t>
      </w:r>
      <w:r w:rsidR="003735EE">
        <w:rPr>
          <w:rFonts w:ascii="Times New Roman" w:hAnsi="Times New Roman" w:cs="Times New Roman"/>
          <w:sz w:val="20"/>
          <w:szCs w:val="20"/>
          <w:lang w:val="en-US"/>
        </w:rPr>
        <w:t>”</w:t>
      </w:r>
      <w:r w:rsidR="00163B3C">
        <w:rPr>
          <w:rFonts w:ascii="Times New Roman" w:hAnsi="Times New Roman" w:cs="Times New Roman"/>
          <w:sz w:val="20"/>
          <w:szCs w:val="20"/>
          <w:lang w:val="en-US"/>
        </w:rPr>
        <w:t xml:space="preserve">, see partial </w:t>
      </w:r>
      <w:r w:rsidR="00744E46">
        <w:rPr>
          <w:rFonts w:ascii="Times New Roman" w:hAnsi="Times New Roman" w:cs="Times New Roman"/>
          <w:sz w:val="20"/>
          <w:szCs w:val="20"/>
          <w:lang w:val="en-US"/>
        </w:rPr>
        <w:t>example</w:t>
      </w:r>
      <w:r w:rsidR="00061C3A">
        <w:rPr>
          <w:rFonts w:ascii="Times New Roman" w:hAnsi="Times New Roman" w:cs="Times New Roman"/>
          <w:sz w:val="20"/>
          <w:szCs w:val="20"/>
          <w:lang w:val="en-US"/>
        </w:rPr>
        <w:t xml:space="preserve"> in Fig. </w:t>
      </w:r>
      <w:r w:rsidR="00B134E7">
        <w:rPr>
          <w:rFonts w:ascii="Times New Roman" w:hAnsi="Times New Roman" w:cs="Times New Roman"/>
          <w:sz w:val="20"/>
          <w:szCs w:val="20"/>
          <w:lang w:val="en-US"/>
        </w:rPr>
        <w:t>1</w:t>
      </w:r>
      <w:r w:rsidRPr="00B07902">
        <w:rPr>
          <w:rFonts w:ascii="Times New Roman" w:hAnsi="Times New Roman" w:cs="Times New Roman"/>
          <w:sz w:val="20"/>
          <w:szCs w:val="20"/>
          <w:lang w:val="en-US"/>
        </w:rPr>
        <w:t>)</w:t>
      </w:r>
      <w:r w:rsidR="00B134E7">
        <w:rPr>
          <w:rFonts w:ascii="Times New Roman" w:hAnsi="Times New Roman" w:cs="Times New Roman"/>
          <w:sz w:val="20"/>
          <w:szCs w:val="20"/>
          <w:lang w:val="en-US"/>
        </w:rPr>
        <w:t>.</w:t>
      </w:r>
    </w:p>
    <w:p w14:paraId="380AF5FC" w14:textId="1D6E2A1F" w:rsidR="51D832B9" w:rsidRPr="007A7047" w:rsidRDefault="51D832B9" w:rsidP="007A7047">
      <w:pPr>
        <w:pStyle w:val="Prrafodelista"/>
        <w:numPr>
          <w:ilvl w:val="0"/>
          <w:numId w:val="36"/>
        </w:numPr>
        <w:ind w:start="14.20pt" w:hanging="7.10pt"/>
        <w:jc w:val="both"/>
        <w:rPr>
          <w:rFonts w:ascii="Times New Roman" w:hAnsi="Times New Roman" w:cs="Times New Roman"/>
          <w:sz w:val="20"/>
          <w:szCs w:val="20"/>
          <w:lang w:val="en-US"/>
        </w:rPr>
      </w:pPr>
      <w:r w:rsidRPr="007A7047">
        <w:rPr>
          <w:rFonts w:ascii="Times New Roman" w:hAnsi="Times New Roman" w:cs="Times New Roman"/>
          <w:b/>
          <w:sz w:val="20"/>
          <w:szCs w:val="20"/>
          <w:lang w:val="en-US"/>
        </w:rPr>
        <w:t>make zip</w:t>
      </w:r>
      <w:r w:rsidRPr="007A7047">
        <w:rPr>
          <w:rFonts w:ascii="Times New Roman" w:hAnsi="Times New Roman" w:cs="Times New Roman"/>
          <w:sz w:val="20"/>
          <w:szCs w:val="20"/>
          <w:lang w:val="en-US"/>
        </w:rPr>
        <w:t xml:space="preserve"> generates a zip file with all the generated code. This generated file is the only thing that needs to be passed to those who are going to use the tutorial, which only requires unzipping it and executing the </w:t>
      </w:r>
      <w:proofErr w:type="spellStart"/>
      <w:r w:rsidRPr="007A7047">
        <w:rPr>
          <w:rFonts w:ascii="Times New Roman" w:hAnsi="Times New Roman" w:cs="Times New Roman"/>
          <w:sz w:val="20"/>
          <w:szCs w:val="20"/>
          <w:lang w:val="en-US"/>
        </w:rPr>
        <w:t>init</w:t>
      </w:r>
      <w:proofErr w:type="spellEnd"/>
      <w:r w:rsidRPr="007A7047">
        <w:rPr>
          <w:rFonts w:ascii="Times New Roman" w:hAnsi="Times New Roman" w:cs="Times New Roman"/>
          <w:sz w:val="20"/>
          <w:szCs w:val="20"/>
          <w:lang w:val="en-US"/>
        </w:rPr>
        <w:t xml:space="preserve"> command inside the MATLAB/Octave IDE to use it.</w:t>
      </w:r>
    </w:p>
    <w:p w14:paraId="1170C2B7" w14:textId="69F7047C" w:rsidR="51D832B9" w:rsidRPr="007A7047" w:rsidRDefault="00744E46" w:rsidP="00B134E7">
      <w:pPr>
        <w:pStyle w:val="Prrafodelista"/>
        <w:numPr>
          <w:ilvl w:val="0"/>
          <w:numId w:val="36"/>
        </w:numPr>
        <w:spacing w:after="6pt"/>
        <w:ind w:start="14.20pt" w:hanging="7.10pt"/>
        <w:jc w:val="both"/>
        <w:rPr>
          <w:rFonts w:ascii="Times New Roman" w:hAnsi="Times New Roman" w:cs="Times New Roman"/>
          <w:sz w:val="20"/>
          <w:szCs w:val="20"/>
          <w:lang w:val="en-US"/>
        </w:rPr>
      </w:pPr>
      <w:r w:rsidRPr="00E3090A">
        <w:rPr>
          <w:noProof/>
        </w:rPr>
        <w:drawing>
          <wp:anchor distT="45720" distB="45720" distL="114300" distR="114300" simplePos="0" relativeHeight="251658244" behindDoc="0" locked="0" layoutInCell="1" allowOverlap="1" wp14:anchorId="674B16B6" wp14:editId="5090AEDD">
            <wp:simplePos x="0" y="0"/>
            <wp:positionH relativeFrom="margin">
              <wp:posOffset>3221355</wp:posOffset>
            </wp:positionH>
            <wp:positionV relativeFrom="margin">
              <wp:posOffset>5776595</wp:posOffset>
            </wp:positionV>
            <wp:extent cx="3188970" cy="3309620"/>
            <wp:effectExtent l="0" t="0" r="0" b="5080"/>
            <wp:wrapSquare wrapText="bothSides"/>
            <wp:docPr id="1892765840" name="Cuadro de texto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88970" cy="3309620"/>
                    </a:xfrm>
                    <a:prstGeom prst="rect">
                      <a:avLst/>
                    </a:prstGeom>
                    <a:solidFill>
                      <a:srgbClr val="FFFFFF"/>
                    </a:solidFill>
                    <a:ln w="9525">
                      <a:noFill/>
                      <a:miter lim="800%"/>
                      <a:headEnd/>
                      <a:tailEnd/>
                    </a:ln>
                  </wp:spPr>
                  <wp:txbx>
                    <wne:txbxContent>
                      <w:p w14:paraId="700CC7BA" w14:textId="2C0B5A29" w:rsidR="00061C3A" w:rsidRDefault="00744E46" w:rsidP="00061C3A">
                        <w:pPr>
                          <w:jc w:val="both"/>
                          <w:rPr>
                            <w:sz w:val="16"/>
                            <w:szCs w:val="16"/>
                          </w:rPr>
                        </w:pPr>
                        <w:r>
                          <w:rPr>
                            <w:noProof/>
                            <w:sz w:val="16"/>
                            <w:szCs w:val="16"/>
                          </w:rPr>
                          <w:drawing>
                            <wp:inline distT="0" distB="0" distL="0" distR="0" wp14:anchorId="4A8E91A3" wp14:editId="768DA172">
                              <wp:extent cx="3047428" cy="2854843"/>
                              <wp:effectExtent l="0" t="0" r="0" b="3175"/>
                              <wp:docPr id="549160464" name="Gráfico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49160464" name="Gráfico 549160464"/>
                                      <pic:cNvPicPr/>
                                    </pic:nvPicPr>
                                    <pic:blipFill rotWithShape="1">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t="0.806%" r="37.724%" b="75.041%"/>
                                      <a:stretch/>
                                    </pic:blipFill>
                                    <pic:spPr bwMode="auto">
                                      <a:xfrm>
                                        <a:off x="0" y="0"/>
                                        <a:ext cx="3082067" cy="2887293"/>
                                      </a:xfrm>
                                      <a:prstGeom prst="rect">
                                        <a:avLst/>
                                      </a:prstGeom>
                                      <a:ln>
                                        <a:noFill/>
                                      </a:ln>
                                      <a:extLst>
                                        <a:ext uri="{53640926-AAD7-44D8-BBD7-CCE9431645EC}">
                                          <a14:shadowObscured xmlns:a14="http://schemas.microsoft.com/office/drawing/2010/main"/>
                                        </a:ext>
                                      </a:extLst>
                                    </pic:spPr>
                                  </pic:pic>
                                </a:graphicData>
                              </a:graphic>
                            </wp:inline>
                          </w:drawing>
                        </w:r>
                      </w:p>
                      <w:p w14:paraId="46733146" w14:textId="5EEDAE93" w:rsidR="00EE4650" w:rsidRPr="004F3658" w:rsidRDefault="00EE4650" w:rsidP="00EE4650">
                        <w:pPr>
                          <w:pStyle w:val="Descripcin"/>
                          <w:spacing w:before="8pt" w:after="6pt"/>
                          <w:rPr>
                            <w:color w:val="auto"/>
                            <w:sz w:val="16"/>
                            <w:szCs w:val="16"/>
                          </w:rPr>
                        </w:pPr>
                        <w:bookmarkStart w:id="2" w:name="_Ref162639509"/>
                        <w:r w:rsidRPr="004F3658">
                          <w:rPr>
                            <w:color w:val="auto"/>
                            <w:sz w:val="16"/>
                            <w:szCs w:val="16"/>
                          </w:rPr>
                          <w:t xml:space="preserve">Fig. </w:t>
                        </w:r>
                        <w:r w:rsidRPr="00F24B4F">
                          <w:rPr>
                            <w:color w:val="auto"/>
                            <w:sz w:val="16"/>
                            <w:szCs w:val="16"/>
                          </w:rPr>
                          <w:fldChar w:fldCharType="begin"/>
                        </w:r>
                        <w:r w:rsidRPr="004F3658">
                          <w:rPr>
                            <w:i w:val="0"/>
                            <w:iCs w:val="0"/>
                            <w:color w:val="auto"/>
                            <w:sz w:val="16"/>
                            <w:szCs w:val="16"/>
                          </w:rPr>
                          <w:instrText xml:space="preserve"> SEQ Fig. \* ARABIC </w:instrText>
                        </w:r>
                        <w:r w:rsidRPr="00F24B4F">
                          <w:rPr>
                            <w:color w:val="auto"/>
                            <w:sz w:val="16"/>
                            <w:szCs w:val="16"/>
                          </w:rPr>
                          <w:fldChar w:fldCharType="separate"/>
                        </w:r>
                        <w:r w:rsidR="00660864">
                          <w:rPr>
                            <w:i w:val="0"/>
                            <w:iCs w:val="0"/>
                            <w:noProof/>
                            <w:color w:val="auto"/>
                            <w:sz w:val="16"/>
                            <w:szCs w:val="16"/>
                          </w:rPr>
                          <w:t>1</w:t>
                        </w:r>
                        <w:r w:rsidRPr="00F24B4F">
                          <w:rPr>
                            <w:color w:val="auto"/>
                            <w:sz w:val="16"/>
                            <w:szCs w:val="16"/>
                          </w:rPr>
                          <w:fldChar w:fldCharType="end"/>
                        </w:r>
                        <w:bookmarkEnd w:id="2"/>
                        <w:r w:rsidRPr="004F3658">
                          <w:rPr>
                            <w:color w:val="auto"/>
                            <w:sz w:val="16"/>
                            <w:szCs w:val="16"/>
                          </w:rPr>
                          <w:t xml:space="preserve">. </w:t>
                        </w:r>
                        <w:r w:rsidR="00955402">
                          <w:rPr>
                            <w:color w:val="auto"/>
                            <w:sz w:val="16"/>
                            <w:szCs w:val="16"/>
                          </w:rPr>
                          <w:t xml:space="preserve">Partial example </w:t>
                        </w:r>
                        <w:r w:rsidR="00892EC9">
                          <w:rPr>
                            <w:color w:val="auto"/>
                            <w:sz w:val="16"/>
                            <w:szCs w:val="16"/>
                          </w:rPr>
                          <w:t xml:space="preserve">of </w:t>
                        </w:r>
                        <w:r w:rsidR="00221A3A">
                          <w:rPr>
                            <w:color w:val="auto"/>
                            <w:sz w:val="16"/>
                            <w:szCs w:val="16"/>
                          </w:rPr>
                          <w:t>the a</w:t>
                        </w:r>
                        <w:r>
                          <w:rPr>
                            <w:color w:val="auto"/>
                            <w:sz w:val="16"/>
                            <w:szCs w:val="16"/>
                          </w:rPr>
                          <w:t>uto</w:t>
                        </w:r>
                        <w:r w:rsidR="00221A3A">
                          <w:rPr>
                            <w:color w:val="auto"/>
                            <w:sz w:val="16"/>
                            <w:szCs w:val="16"/>
                          </w:rPr>
                          <w:t>-</w:t>
                        </w:r>
                        <w:r>
                          <w:rPr>
                            <w:color w:val="auto"/>
                            <w:sz w:val="16"/>
                            <w:szCs w:val="16"/>
                          </w:rPr>
                          <w:t xml:space="preserve">generated </w:t>
                        </w:r>
                        <w:r w:rsidR="00A66B86">
                          <w:rPr>
                            <w:color w:val="auto"/>
                            <w:sz w:val="16"/>
                            <w:szCs w:val="16"/>
                          </w:rPr>
                          <w:t xml:space="preserve">graph </w:t>
                        </w:r>
                        <w:r w:rsidR="00B134E7">
                          <w:rPr>
                            <w:color w:val="auto"/>
                            <w:sz w:val="16"/>
                            <w:szCs w:val="16"/>
                          </w:rPr>
                          <w:t xml:space="preserve">with the </w:t>
                        </w:r>
                        <w:r w:rsidR="00964701">
                          <w:rPr>
                            <w:color w:val="auto"/>
                            <w:sz w:val="16"/>
                            <w:szCs w:val="16"/>
                          </w:rPr>
                          <w:t>orde</w:t>
                        </w:r>
                        <w:r w:rsidR="00935DDB">
                          <w:rPr>
                            <w:color w:val="auto"/>
                            <w:sz w:val="16"/>
                            <w:szCs w:val="16"/>
                          </w:rPr>
                          <w:t>r</w:t>
                        </w:r>
                        <w:r w:rsidR="00DE1AA7">
                          <w:rPr>
                            <w:color w:val="auto"/>
                            <w:sz w:val="16"/>
                            <w:szCs w:val="16"/>
                          </w:rPr>
                          <w:t>/</w:t>
                        </w:r>
                        <w:r w:rsidR="00935DDB">
                          <w:rPr>
                            <w:color w:val="auto"/>
                            <w:sz w:val="16"/>
                            <w:szCs w:val="16"/>
                          </w:rPr>
                          <w:t>dependence</w:t>
                        </w:r>
                        <w:r w:rsidR="00DE1AA7">
                          <w:rPr>
                            <w:color w:val="auto"/>
                            <w:sz w:val="16"/>
                            <w:szCs w:val="16"/>
                          </w:rPr>
                          <w:t xml:space="preserve"> of the </w:t>
                        </w:r>
                        <w:r w:rsidR="00955402" w:rsidRPr="00955402">
                          <w:rPr>
                            <w:color w:val="auto"/>
                            <w:sz w:val="16"/>
                            <w:szCs w:val="16"/>
                          </w:rPr>
                          <w:t>experiments</w:t>
                        </w:r>
                        <w:r w:rsidR="00955402">
                          <w:rPr>
                            <w:color w:val="auto"/>
                            <w:sz w:val="16"/>
                            <w:szCs w:val="16"/>
                          </w:rPr>
                          <w:t xml:space="preserve"> in</w:t>
                        </w:r>
                        <w:r w:rsidR="00221A3A">
                          <w:rPr>
                            <w:color w:val="auto"/>
                            <w:sz w:val="16"/>
                            <w:szCs w:val="16"/>
                          </w:rPr>
                          <w:t xml:space="preserve"> </w:t>
                        </w:r>
                        <w:r w:rsidR="00955402">
                          <w:rPr>
                            <w:color w:val="auto"/>
                            <w:sz w:val="16"/>
                            <w:szCs w:val="16"/>
                          </w:rPr>
                          <w:t xml:space="preserve">a </w:t>
                        </w:r>
                        <w:proofErr w:type="spellStart"/>
                        <w:r w:rsidR="00955402">
                          <w:rPr>
                            <w:color w:val="auto"/>
                            <w:sz w:val="16"/>
                            <w:szCs w:val="16"/>
                          </w:rPr>
                          <w:t>toutirla</w:t>
                        </w:r>
                        <w:proofErr w:type="spellEnd"/>
                        <w:r w:rsidRPr="004F3658">
                          <w:rPr>
                            <w:color w:val="auto"/>
                            <w:sz w:val="16"/>
                            <w:szCs w:val="16"/>
                          </w:rPr>
                          <w:t>.</w:t>
                        </w:r>
                      </w:p>
                      <w:p w14:paraId="525FF628" w14:textId="77777777" w:rsidR="00EE4650" w:rsidRPr="00DD3B3C" w:rsidRDefault="00EE4650" w:rsidP="00061C3A">
                        <w:pPr>
                          <w:jc w:val="both"/>
                          <w:rPr>
                            <w:sz w:val="16"/>
                            <w:szCs w:val="16"/>
                          </w:rPr>
                        </w:pP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Pr="00E3090A">
        <w:rPr>
          <w:noProof/>
        </w:rPr>
        <w:drawing>
          <wp:anchor distT="45720" distB="45720" distL="114300" distR="114300" simplePos="0" relativeHeight="251658242" behindDoc="0" locked="0" layoutInCell="1" allowOverlap="1" wp14:anchorId="42B96EDC" wp14:editId="1A972003">
            <wp:simplePos x="0" y="0"/>
            <wp:positionH relativeFrom="margin">
              <wp:posOffset>3210681</wp:posOffset>
            </wp:positionH>
            <wp:positionV relativeFrom="margin">
              <wp:posOffset>-7012</wp:posOffset>
            </wp:positionV>
            <wp:extent cx="3188970" cy="4242435"/>
            <wp:effectExtent l="0" t="0" r="0" b="5715"/>
            <wp:wrapSquare wrapText="bothSides"/>
            <wp:docPr id="1711180220" name="Cuadro de texto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88970" cy="4242435"/>
                    </a:xfrm>
                    <a:prstGeom prst="rect">
                      <a:avLst/>
                    </a:prstGeom>
                    <a:solidFill>
                      <a:srgbClr val="FFFFFF"/>
                    </a:solidFill>
                    <a:ln w="9525">
                      <a:noFill/>
                      <a:miter lim="800%"/>
                      <a:headEnd/>
                      <a:tailEnd/>
                    </a:ln>
                  </wp:spPr>
                  <wp:txbx>
                    <wne:txbxContent>
                      <w:p w14:paraId="60975F77" w14:textId="58394721" w:rsidR="00B969B4" w:rsidRPr="002835EE" w:rsidRDefault="002835EE" w:rsidP="00016744">
                        <w:pPr>
                          <w:pStyle w:val="tablehead"/>
                          <w:numPr>
                            <w:ilvl w:val="0"/>
                            <w:numId w:val="0"/>
                          </w:numPr>
                          <w:tabs>
                            <w:tab w:val="start" w:pos="56.70pt"/>
                          </w:tabs>
                          <w:spacing w:before="0pt"/>
                        </w:pPr>
                        <w:r w:rsidRPr="000208FF">
                          <w:t>TABLE I</w:t>
                        </w:r>
                        <w:r w:rsidR="0010622B">
                          <w:t>I</w:t>
                        </w:r>
                        <w:r>
                          <w:t>I</w:t>
                        </w:r>
                        <w:r w:rsidRPr="000208FF">
                          <w:t xml:space="preserve">. </w:t>
                        </w:r>
                        <w:r w:rsidRPr="000208FF">
                          <w:tab/>
                        </w:r>
                        <w:r w:rsidR="00FD1E4C" w:rsidRPr="002835EE">
                          <w:t>Specific commands for Validation</w:t>
                        </w:r>
                      </w:p>
                      <w:tbl>
                        <w:tblPr>
                          <w:tblStyle w:val="Tablaconcuadrcula"/>
                          <w:tblW w:w="233.65pt" w:type="dxa"/>
                          <w:tblLook w:firstRow="1" w:lastRow="0" w:firstColumn="1" w:lastColumn="0" w:noHBand="0" w:noVBand="1"/>
                        </w:tblPr>
                        <w:tblGrid>
                          <w:gridCol w:w="1639"/>
                          <w:gridCol w:w="3034"/>
                        </w:tblGrid>
                        <w:tr w:rsidR="00FD1E4C" w:rsidRPr="00033452" w14:paraId="64AA46BC" w14:textId="77777777" w:rsidTr="008B4F8A">
                          <w:tc>
                            <w:tcPr>
                              <w:tcW w:w="81.95pt" w:type="dxa"/>
                              <w:tcBorders>
                                <w:top w:val="single" w:sz="4" w:space="0" w:color="auto"/>
                                <w:end w:val="nil"/>
                              </w:tcBorders>
                              <w:vAlign w:val="center"/>
                            </w:tcPr>
                            <w:p w14:paraId="015E2F28" w14:textId="6FA55FC0" w:rsidR="00FD1E4C" w:rsidRPr="008B4F8A" w:rsidRDefault="00F023EC" w:rsidP="00FD1E4C">
                              <w:pPr>
                                <w:pStyle w:val="PredefinidoTAEE"/>
                                <w:tabs>
                                  <w:tab w:val="start" w:pos="21.30pt"/>
                                </w:tabs>
                                <w:spacing w:before="1pt" w:after="2pt"/>
                                <w:ind w:firstLine="0pt"/>
                                <w:jc w:val="center"/>
                                <w:rPr>
                                  <w:i/>
                                  <w:iCs/>
                                  <w:sz w:val="16"/>
                                  <w:szCs w:val="16"/>
                                </w:rPr>
                              </w:pPr>
                              <w:r w:rsidRPr="008B4F8A">
                                <w:rPr>
                                  <w:i/>
                                  <w:iCs/>
                                  <w:sz w:val="16"/>
                                  <w:szCs w:val="16"/>
                                </w:rPr>
                                <w:t>Tag Name</w:t>
                              </w:r>
                            </w:p>
                          </w:tc>
                          <w:tc>
                            <w:tcPr>
                              <w:tcW w:w="151.70pt" w:type="dxa"/>
                              <w:tcBorders>
                                <w:top w:val="single" w:sz="4" w:space="0" w:color="auto"/>
                                <w:start w:val="nil"/>
                              </w:tcBorders>
                              <w:vAlign w:val="center"/>
                            </w:tcPr>
                            <w:p w14:paraId="1543CA08" w14:textId="788B479B" w:rsidR="00FD1E4C" w:rsidRPr="008B4F8A" w:rsidRDefault="00B912F5" w:rsidP="00FD1E4C">
                              <w:pPr>
                                <w:pStyle w:val="PredefinidoTAEE"/>
                                <w:tabs>
                                  <w:tab w:val="start" w:pos="21.30pt"/>
                                </w:tabs>
                                <w:spacing w:before="1pt" w:after="2pt"/>
                                <w:ind w:firstLine="0pt"/>
                                <w:jc w:val="center"/>
                                <w:rPr>
                                  <w:i/>
                                  <w:iCs/>
                                  <w:sz w:val="16"/>
                                  <w:szCs w:val="16"/>
                                </w:rPr>
                              </w:pPr>
                              <w:r w:rsidRPr="008B4F8A">
                                <w:rPr>
                                  <w:i/>
                                  <w:iCs/>
                                  <w:sz w:val="16"/>
                                  <w:szCs w:val="16"/>
                                </w:rPr>
                                <w:t>Functionality</w:t>
                              </w:r>
                            </w:p>
                          </w:tc>
                        </w:tr>
                        <w:tr w:rsidR="00FD1E4C" w:rsidRPr="00B921AE" w14:paraId="6D7B5F7B" w14:textId="77777777" w:rsidTr="008B4F8A">
                          <w:tc>
                            <w:tcPr>
                              <w:tcW w:w="81.95pt" w:type="dxa"/>
                              <w:vAlign w:val="center"/>
                            </w:tcPr>
                            <w:p w14:paraId="7368779E" w14:textId="3AB036B4" w:rsidR="00FD1E4C" w:rsidRPr="008B4F8A" w:rsidRDefault="00A07638" w:rsidP="00FD1E4C">
                              <w:pPr>
                                <w:pStyle w:val="PredefinidoTAEE"/>
                                <w:tabs>
                                  <w:tab w:val="start" w:pos="21.30pt"/>
                                </w:tabs>
                                <w:spacing w:before="4pt" w:after="4pt"/>
                                <w:ind w:firstLine="0pt"/>
                                <w:rPr>
                                  <w:sz w:val="16"/>
                                  <w:szCs w:val="16"/>
                                </w:rPr>
                              </w:pPr>
                              <w:r w:rsidRPr="008B4F8A">
                                <w:rPr>
                                  <w:sz w:val="16"/>
                                  <w:szCs w:val="16"/>
                                </w:rPr>
                                <w:t>PREVERIFICACION</w:t>
                              </w:r>
                            </w:p>
                          </w:tc>
                          <w:tc>
                            <w:tcPr>
                              <w:tcW w:w="151.70pt" w:type="dxa"/>
                            </w:tcPr>
                            <w:p w14:paraId="09C1DE57" w14:textId="08401112" w:rsidR="00FD1E4C" w:rsidRPr="008B4F8A" w:rsidRDefault="008B4F8A" w:rsidP="00FD1E4C">
                              <w:pPr>
                                <w:pStyle w:val="PredefinidoTAEE"/>
                                <w:tabs>
                                  <w:tab w:val="start" w:pos="21.30pt"/>
                                </w:tabs>
                                <w:spacing w:before="3pt" w:after="3pt"/>
                                <w:ind w:firstLine="0pt"/>
                                <w:rPr>
                                  <w:sz w:val="16"/>
                                  <w:szCs w:val="16"/>
                                </w:rPr>
                              </w:pPr>
                              <w:r w:rsidRPr="008B4F8A">
                                <w:rPr>
                                  <w:sz w:val="16"/>
                                  <w:szCs w:val="16"/>
                                </w:rPr>
                                <w:t xml:space="preserve">MATLAB/Octave code that is inserted in the verification phase before performing it. This allows you to calculate the real solution or apply a function on the applied solution that will be the one that is </w:t>
                              </w:r>
                              <w:proofErr w:type="gramStart"/>
                              <w:r w:rsidRPr="008B4F8A">
                                <w:rPr>
                                  <w:sz w:val="16"/>
                                  <w:szCs w:val="16"/>
                                </w:rPr>
                                <w:t>actually compared</w:t>
                              </w:r>
                              <w:proofErr w:type="gramEnd"/>
                              <w:r w:rsidRPr="008B4F8A">
                                <w:rPr>
                                  <w:sz w:val="16"/>
                                  <w:szCs w:val="16"/>
                                </w:rPr>
                                <w:t xml:space="preserve"> with the solution.</w:t>
                              </w:r>
                            </w:p>
                          </w:tc>
                        </w:tr>
                        <w:tr w:rsidR="00FD1E4C" w:rsidRPr="00B921AE" w14:paraId="67044904" w14:textId="77777777" w:rsidTr="008B4F8A">
                          <w:tc>
                            <w:tcPr>
                              <w:tcW w:w="81.95pt" w:type="dxa"/>
                              <w:vAlign w:val="center"/>
                            </w:tcPr>
                            <w:p w14:paraId="310AF482" w14:textId="00BF2EA8" w:rsidR="00FD1E4C" w:rsidRPr="008B4F8A" w:rsidRDefault="00835ED7" w:rsidP="00FD1E4C">
                              <w:pPr>
                                <w:pStyle w:val="PredefinidoTAEE"/>
                                <w:tabs>
                                  <w:tab w:val="start" w:pos="21.30pt"/>
                                </w:tabs>
                                <w:spacing w:before="4pt" w:after="4pt"/>
                                <w:ind w:firstLine="0pt"/>
                                <w:rPr>
                                  <w:sz w:val="16"/>
                                  <w:szCs w:val="16"/>
                                </w:rPr>
                              </w:pPr>
                              <w:r w:rsidRPr="008B4F8A">
                                <w:rPr>
                                  <w:sz w:val="16"/>
                                  <w:szCs w:val="16"/>
                                </w:rPr>
                                <w:t>VERIFICACION: &lt;</w:t>
                              </w:r>
                              <w:r w:rsidRPr="008B4F8A">
                                <w:rPr>
                                  <w:i/>
                                  <w:iCs/>
                                  <w:sz w:val="16"/>
                                  <w:szCs w:val="16"/>
                                </w:rPr>
                                <w:t>a</w:t>
                              </w:r>
                              <w:r w:rsidRPr="008B4F8A">
                                <w:rPr>
                                  <w:sz w:val="16"/>
                                  <w:szCs w:val="16"/>
                                </w:rPr>
                                <w:t>&gt; CONDICION &lt;</w:t>
                              </w:r>
                              <w:r w:rsidRPr="008B4F8A">
                                <w:rPr>
                                  <w:i/>
                                  <w:iCs/>
                                  <w:sz w:val="16"/>
                                  <w:szCs w:val="16"/>
                                </w:rPr>
                                <w:t>b</w:t>
                              </w:r>
                              <w:r w:rsidRPr="008B4F8A">
                                <w:rPr>
                                  <w:sz w:val="16"/>
                                  <w:szCs w:val="16"/>
                                </w:rPr>
                                <w:t>&gt;</w:t>
                              </w:r>
                            </w:p>
                          </w:tc>
                          <w:tc>
                            <w:tcPr>
                              <w:tcW w:w="151.70pt" w:type="dxa"/>
                              <w:vAlign w:val="center"/>
                            </w:tcPr>
                            <w:p w14:paraId="072D64CF" w14:textId="77777777" w:rsidR="000231FF" w:rsidRPr="008B4F8A" w:rsidRDefault="000231FF" w:rsidP="000231FF">
                              <w:pPr>
                                <w:pStyle w:val="PredefinidoTAEE"/>
                                <w:tabs>
                                  <w:tab w:val="start" w:pos="21.30pt"/>
                                </w:tabs>
                                <w:spacing w:before="3pt" w:after="3pt"/>
                                <w:ind w:firstLine="0pt"/>
                                <w:rPr>
                                  <w:sz w:val="16"/>
                                  <w:szCs w:val="16"/>
                                </w:rPr>
                              </w:pPr>
                              <w:r w:rsidRPr="008B4F8A">
                                <w:rPr>
                                  <w:sz w:val="16"/>
                                  <w:szCs w:val="16"/>
                                </w:rPr>
                                <w:t>Experiment verification line (there may be more than one.</w:t>
                              </w:r>
                            </w:p>
                            <w:p w14:paraId="738108DA" w14:textId="77777777" w:rsidR="000231FF" w:rsidRPr="008B4F8A" w:rsidRDefault="000231FF" w:rsidP="000231FF">
                              <w:pPr>
                                <w:pStyle w:val="PredefinidoTAEE"/>
                                <w:tabs>
                                  <w:tab w:val="clear" w:pos="14.40pt"/>
                                  <w:tab w:val="start" w:pos="21.30pt"/>
                                </w:tabs>
                                <w:spacing w:before="3pt" w:after="3pt"/>
                                <w:ind w:start="4.55pt" w:firstLine="0pt"/>
                                <w:rPr>
                                  <w:sz w:val="16"/>
                                  <w:szCs w:val="16"/>
                                </w:rPr>
                              </w:pPr>
                              <w:r w:rsidRPr="008B4F8A">
                                <w:rPr>
                                  <w:sz w:val="16"/>
                                  <w:szCs w:val="16"/>
                                </w:rPr>
                                <w:t>&lt;</w:t>
                              </w:r>
                              <w:r w:rsidRPr="008B4F8A">
                                <w:rPr>
                                  <w:i/>
                                  <w:iCs/>
                                  <w:sz w:val="16"/>
                                  <w:szCs w:val="16"/>
                                </w:rPr>
                                <w:t>a</w:t>
                              </w:r>
                              <w:r w:rsidRPr="008B4F8A">
                                <w:rPr>
                                  <w:sz w:val="16"/>
                                  <w:szCs w:val="16"/>
                                </w:rPr>
                                <w:t>&gt; is a text that is provided to the student when this condition is being checked.</w:t>
                              </w:r>
                            </w:p>
                            <w:p w14:paraId="0C52FEC3" w14:textId="383D811E" w:rsidR="00FD1E4C" w:rsidRPr="008B4F8A" w:rsidRDefault="000231FF" w:rsidP="000231FF">
                              <w:pPr>
                                <w:pStyle w:val="PredefinidoTAEE"/>
                                <w:tabs>
                                  <w:tab w:val="clear" w:pos="14.40pt"/>
                                  <w:tab w:val="start" w:pos="21.30pt"/>
                                </w:tabs>
                                <w:spacing w:before="3pt" w:after="3pt"/>
                                <w:ind w:start="4.55pt" w:firstLine="0pt"/>
                                <w:rPr>
                                  <w:sz w:val="16"/>
                                  <w:szCs w:val="16"/>
                                </w:rPr>
                              </w:pPr>
                              <w:r w:rsidRPr="008B4F8A">
                                <w:rPr>
                                  <w:sz w:val="16"/>
                                  <w:szCs w:val="16"/>
                                </w:rPr>
                                <w:t>&lt;</w:t>
                              </w:r>
                              <w:r w:rsidRPr="008B4F8A">
                                <w:rPr>
                                  <w:i/>
                                  <w:iCs/>
                                  <w:sz w:val="16"/>
                                  <w:szCs w:val="16"/>
                                </w:rPr>
                                <w:t>b</w:t>
                              </w:r>
                              <w:r w:rsidRPr="008B4F8A">
                                <w:rPr>
                                  <w:sz w:val="16"/>
                                  <w:szCs w:val="16"/>
                                </w:rPr>
                                <w:t xml:space="preserve">&gt; is an octave expression that must be evaluated to </w:t>
                              </w:r>
                              <w:proofErr w:type="spellStart"/>
                              <w:r w:rsidRPr="008B4F8A">
                                <w:rPr>
                                  <w:sz w:val="16"/>
                                  <w:szCs w:val="16"/>
                                </w:rPr>
                                <w:t>boolean</w:t>
                              </w:r>
                              <w:proofErr w:type="spellEnd"/>
                              <w:r w:rsidRPr="008B4F8A">
                                <w:rPr>
                                  <w:sz w:val="16"/>
                                  <w:szCs w:val="16"/>
                                </w:rPr>
                                <w:t>, to determine if that check is satisfied.</w:t>
                              </w:r>
                            </w:p>
                          </w:tc>
                        </w:tr>
                        <w:tr w:rsidR="00FD1E4C" w:rsidRPr="00B921AE" w14:paraId="4CA76C9F" w14:textId="77777777" w:rsidTr="008B4F8A">
                          <w:tc>
                            <w:tcPr>
                              <w:tcW w:w="81.95pt" w:type="dxa"/>
                              <w:vAlign w:val="center"/>
                            </w:tcPr>
                            <w:p w14:paraId="2A7217EA" w14:textId="36F0A44E" w:rsidR="00FD1E4C" w:rsidRPr="008B4F8A" w:rsidRDefault="007814EF" w:rsidP="00FD1E4C">
                              <w:pPr>
                                <w:pStyle w:val="PredefinidoTAEE"/>
                                <w:tabs>
                                  <w:tab w:val="start" w:pos="21.30pt"/>
                                </w:tabs>
                                <w:spacing w:before="4pt" w:after="4pt"/>
                                <w:ind w:firstLine="0pt"/>
                                <w:rPr>
                                  <w:sz w:val="16"/>
                                  <w:szCs w:val="16"/>
                                </w:rPr>
                              </w:pPr>
                              <w:r w:rsidRPr="007814EF">
                                <w:rPr>
                                  <w:sz w:val="16"/>
                                  <w:szCs w:val="16"/>
                                </w:rPr>
                                <w:t>SINVERIFICACION</w:t>
                              </w:r>
                            </w:p>
                          </w:tc>
                          <w:tc>
                            <w:tcPr>
                              <w:tcW w:w="151.70pt" w:type="dxa"/>
                              <w:vAlign w:val="center"/>
                            </w:tcPr>
                            <w:p w14:paraId="760C3057" w14:textId="01E874EB" w:rsidR="00FD1E4C" w:rsidRPr="008B4F8A" w:rsidRDefault="00C27562" w:rsidP="00FD1E4C">
                              <w:pPr>
                                <w:pStyle w:val="PredefinidoTAEE"/>
                                <w:tabs>
                                  <w:tab w:val="start" w:pos="21.30pt"/>
                                </w:tabs>
                                <w:spacing w:before="3pt" w:after="3pt"/>
                                <w:ind w:firstLine="0pt"/>
                                <w:rPr>
                                  <w:sz w:val="16"/>
                                  <w:szCs w:val="16"/>
                                </w:rPr>
                              </w:pPr>
                              <w:r w:rsidRPr="00C27562">
                                <w:rPr>
                                  <w:sz w:val="16"/>
                                  <w:szCs w:val="16"/>
                                </w:rPr>
                                <w:t>TAG used when there is no verification test.</w:t>
                              </w:r>
                            </w:p>
                          </w:tc>
                        </w:tr>
                      </w:tbl>
                      <w:p w14:paraId="4C7D6A87" w14:textId="659A0865" w:rsidR="00B969B4" w:rsidRPr="0010622B" w:rsidRDefault="0010622B" w:rsidP="00016744">
                        <w:pPr>
                          <w:pStyle w:val="tablehead"/>
                          <w:numPr>
                            <w:ilvl w:val="0"/>
                            <w:numId w:val="0"/>
                          </w:numPr>
                          <w:tabs>
                            <w:tab w:val="start" w:pos="56.70pt"/>
                          </w:tabs>
                        </w:pPr>
                        <w:r w:rsidRPr="000208FF">
                          <w:t>TABLE I</w:t>
                        </w:r>
                        <w:r w:rsidR="00016744">
                          <w:t>V</w:t>
                        </w:r>
                        <w:r w:rsidRPr="000208FF">
                          <w:t xml:space="preserve">. </w:t>
                        </w:r>
                        <w:r w:rsidRPr="000208FF">
                          <w:tab/>
                        </w:r>
                        <w:r w:rsidR="00B912F5" w:rsidRPr="0010622B">
                          <w:t>Intra text commands</w:t>
                        </w:r>
                      </w:p>
                      <w:tbl>
                        <w:tblPr>
                          <w:tblStyle w:val="Tablaconcuadrcula"/>
                          <w:tblW w:w="233.65pt" w:type="dxa"/>
                          <w:tblLook w:firstRow="1" w:lastRow="0" w:firstColumn="1" w:lastColumn="0" w:noHBand="0" w:noVBand="1"/>
                        </w:tblPr>
                        <w:tblGrid>
                          <w:gridCol w:w="1555"/>
                          <w:gridCol w:w="3118"/>
                        </w:tblGrid>
                        <w:tr w:rsidR="00B969B4" w:rsidRPr="00033452" w14:paraId="2C5D8E15" w14:textId="77777777" w:rsidTr="00D75D05">
                          <w:tc>
                            <w:tcPr>
                              <w:tcW w:w="77.75pt" w:type="dxa"/>
                              <w:tcBorders>
                                <w:top w:val="single" w:sz="4" w:space="0" w:color="auto"/>
                                <w:end w:val="nil"/>
                              </w:tcBorders>
                              <w:vAlign w:val="center"/>
                            </w:tcPr>
                            <w:p w14:paraId="026C87FA" w14:textId="4B2F6610" w:rsidR="00B969B4" w:rsidRPr="00F434AC" w:rsidRDefault="00F023EC" w:rsidP="00492FDC">
                              <w:pPr>
                                <w:pStyle w:val="PredefinidoTAEE"/>
                                <w:tabs>
                                  <w:tab w:val="start" w:pos="21.30pt"/>
                                </w:tabs>
                                <w:spacing w:before="1pt" w:after="2pt"/>
                                <w:ind w:firstLine="0pt"/>
                                <w:jc w:val="center"/>
                                <w:rPr>
                                  <w:i/>
                                  <w:iCs/>
                                  <w:sz w:val="16"/>
                                  <w:szCs w:val="16"/>
                                </w:rPr>
                              </w:pPr>
                              <w:r w:rsidRPr="00F434AC">
                                <w:rPr>
                                  <w:i/>
                                  <w:iCs/>
                                  <w:sz w:val="16"/>
                                  <w:szCs w:val="16"/>
                                </w:rPr>
                                <w:t>Tag Name</w:t>
                              </w:r>
                            </w:p>
                          </w:tc>
                          <w:tc>
                            <w:tcPr>
                              <w:tcW w:w="155.90pt" w:type="dxa"/>
                              <w:tcBorders>
                                <w:top w:val="single" w:sz="4" w:space="0" w:color="auto"/>
                                <w:start w:val="nil"/>
                              </w:tcBorders>
                              <w:vAlign w:val="center"/>
                            </w:tcPr>
                            <w:p w14:paraId="18A92783" w14:textId="483B54E4" w:rsidR="00B969B4" w:rsidRPr="00F434AC" w:rsidRDefault="00B912F5" w:rsidP="00492FDC">
                              <w:pPr>
                                <w:pStyle w:val="PredefinidoTAEE"/>
                                <w:tabs>
                                  <w:tab w:val="start" w:pos="21.30pt"/>
                                </w:tabs>
                                <w:spacing w:before="1pt" w:after="2pt"/>
                                <w:ind w:firstLine="0pt"/>
                                <w:jc w:val="center"/>
                                <w:rPr>
                                  <w:i/>
                                  <w:iCs/>
                                  <w:sz w:val="16"/>
                                  <w:szCs w:val="16"/>
                                </w:rPr>
                              </w:pPr>
                              <w:r w:rsidRPr="00F434AC">
                                <w:rPr>
                                  <w:i/>
                                  <w:iCs/>
                                  <w:sz w:val="16"/>
                                  <w:szCs w:val="16"/>
                                </w:rPr>
                                <w:t>Functionality</w:t>
                              </w:r>
                            </w:p>
                          </w:tc>
                        </w:tr>
                        <w:tr w:rsidR="00B969B4" w:rsidRPr="00FD2675" w14:paraId="41409649" w14:textId="77777777" w:rsidTr="00D75D05">
                          <w:tc>
                            <w:tcPr>
                              <w:tcW w:w="77.75pt" w:type="dxa"/>
                              <w:vAlign w:val="center"/>
                            </w:tcPr>
                            <w:p w14:paraId="1C207CAB" w14:textId="362C0966" w:rsidR="00B969B4" w:rsidRPr="004019DC" w:rsidRDefault="004019DC" w:rsidP="00492FDC">
                              <w:pPr>
                                <w:pStyle w:val="PredefinidoTAEE"/>
                                <w:tabs>
                                  <w:tab w:val="start" w:pos="21.30pt"/>
                                </w:tabs>
                                <w:spacing w:before="4pt" w:after="4pt"/>
                                <w:ind w:firstLine="0pt"/>
                                <w:rPr>
                                  <w:i/>
                                  <w:iCs/>
                                  <w:sz w:val="16"/>
                                  <w:szCs w:val="16"/>
                                  <w:lang w:val="es-ES"/>
                                </w:rPr>
                              </w:pPr>
                              <w:r w:rsidRPr="004019DC">
                                <w:rPr>
                                  <w:i/>
                                  <w:iCs/>
                                  <w:sz w:val="16"/>
                                  <w:szCs w:val="16"/>
                                  <w:lang w:val="es-ES"/>
                                </w:rPr>
                                <w:t>f</w:t>
                              </w:r>
                            </w:p>
                          </w:tc>
                          <w:tc>
                            <w:tcPr>
                              <w:tcW w:w="155.90pt" w:type="dxa"/>
                            </w:tcPr>
                            <w:p w14:paraId="255B7913" w14:textId="0668D782" w:rsidR="00B969B4" w:rsidRPr="00DD3B3C" w:rsidRDefault="004F5FC4" w:rsidP="00492FDC">
                              <w:pPr>
                                <w:pStyle w:val="PredefinidoTAEE"/>
                                <w:tabs>
                                  <w:tab w:val="start" w:pos="21.30pt"/>
                                </w:tabs>
                                <w:spacing w:before="3pt" w:after="3pt"/>
                                <w:ind w:firstLine="0pt"/>
                                <w:rPr>
                                  <w:sz w:val="16"/>
                                  <w:szCs w:val="16"/>
                                </w:rPr>
                              </w:pPr>
                              <w:r w:rsidRPr="00DD3B3C">
                                <w:rPr>
                                  <w:sz w:val="16"/>
                                  <w:szCs w:val="16"/>
                                </w:rPr>
                                <w:t xml:space="preserve">To mark a </w:t>
                              </w:r>
                              <w:r w:rsidR="00F013A5" w:rsidRPr="00C6566C">
                                <w:rPr>
                                  <w:sz w:val="16"/>
                                  <w:szCs w:val="16"/>
                                </w:rPr>
                                <w:t xml:space="preserve">MATLAB/Octave </w:t>
                              </w:r>
                              <w:r w:rsidRPr="00DD3B3C">
                                <w:rPr>
                                  <w:sz w:val="16"/>
                                  <w:szCs w:val="16"/>
                                </w:rPr>
                                <w:t>function. The function is added to the glossary and the function is enclosed in quotes in the text.</w:t>
                              </w:r>
                            </w:p>
                          </w:tc>
                        </w:tr>
                        <w:tr w:rsidR="00B969B4" w:rsidRPr="00FD2675" w14:paraId="48A1F311" w14:textId="77777777" w:rsidTr="00D75D05">
                          <w:tc>
                            <w:tcPr>
                              <w:tcW w:w="77.75pt" w:type="dxa"/>
                              <w:vAlign w:val="center"/>
                            </w:tcPr>
                            <w:p w14:paraId="65D233D4" w14:textId="52716E7D" w:rsidR="00B969B4" w:rsidRPr="004019DC" w:rsidRDefault="004019DC" w:rsidP="00492FDC">
                              <w:pPr>
                                <w:pStyle w:val="PredefinidoTAEE"/>
                                <w:tabs>
                                  <w:tab w:val="start" w:pos="21.30pt"/>
                                </w:tabs>
                                <w:spacing w:before="4pt" w:after="4pt"/>
                                <w:ind w:firstLine="0pt"/>
                                <w:rPr>
                                  <w:i/>
                                  <w:iCs/>
                                  <w:sz w:val="16"/>
                                  <w:szCs w:val="16"/>
                                  <w:lang w:val="es-ES"/>
                                </w:rPr>
                              </w:pPr>
                              <w:r w:rsidRPr="004019DC">
                                <w:rPr>
                                  <w:i/>
                                  <w:iCs/>
                                  <w:sz w:val="16"/>
                                  <w:szCs w:val="16"/>
                                  <w:lang w:val="es-ES"/>
                                </w:rPr>
                                <w:t>q</w:t>
                              </w:r>
                            </w:p>
                          </w:tc>
                          <w:tc>
                            <w:tcPr>
                              <w:tcW w:w="155.90pt" w:type="dxa"/>
                              <w:vAlign w:val="center"/>
                            </w:tcPr>
                            <w:p w14:paraId="4C1B2687" w14:textId="3420A1E1" w:rsidR="00B969B4" w:rsidRPr="00DD3B3C" w:rsidRDefault="00031486" w:rsidP="00492FDC">
                              <w:pPr>
                                <w:pStyle w:val="PredefinidoTAEE"/>
                                <w:tabs>
                                  <w:tab w:val="start" w:pos="21.30pt"/>
                                </w:tabs>
                                <w:spacing w:before="3pt" w:after="3pt"/>
                                <w:ind w:firstLine="0pt"/>
                                <w:rPr>
                                  <w:sz w:val="16"/>
                                  <w:szCs w:val="16"/>
                                </w:rPr>
                              </w:pPr>
                              <w:r w:rsidRPr="00DD3B3C">
                                <w:rPr>
                                  <w:sz w:val="16"/>
                                  <w:szCs w:val="16"/>
                                </w:rPr>
                                <w:t>To put quotes in a word, it has normally been used to name variables</w:t>
                              </w:r>
                            </w:p>
                          </w:tc>
                        </w:tr>
                        <w:tr w:rsidR="00B969B4" w:rsidRPr="00FD2675" w14:paraId="1B40E5D0" w14:textId="77777777" w:rsidTr="00D75D05">
                          <w:tc>
                            <w:tcPr>
                              <w:tcW w:w="77.75pt" w:type="dxa"/>
                              <w:vAlign w:val="center"/>
                            </w:tcPr>
                            <w:p w14:paraId="07F6ADD8" w14:textId="64A8827B" w:rsidR="00B969B4" w:rsidRPr="004019DC" w:rsidRDefault="004019DC" w:rsidP="00492FDC">
                              <w:pPr>
                                <w:pStyle w:val="PredefinidoTAEE"/>
                                <w:tabs>
                                  <w:tab w:val="start" w:pos="21.30pt"/>
                                </w:tabs>
                                <w:spacing w:before="4pt" w:after="4pt"/>
                                <w:ind w:firstLine="0pt"/>
                                <w:rPr>
                                  <w:i/>
                                  <w:iCs/>
                                  <w:sz w:val="16"/>
                                  <w:szCs w:val="16"/>
                                  <w:lang w:val="es-ES"/>
                                </w:rPr>
                              </w:pPr>
                              <w:r w:rsidRPr="004019DC">
                                <w:rPr>
                                  <w:i/>
                                  <w:iCs/>
                                  <w:sz w:val="16"/>
                                  <w:szCs w:val="16"/>
                                  <w:lang w:val="es-ES"/>
                                </w:rPr>
                                <w:t>g</w:t>
                              </w:r>
                            </w:p>
                          </w:tc>
                          <w:tc>
                            <w:tcPr>
                              <w:tcW w:w="155.90pt" w:type="dxa"/>
                              <w:vAlign w:val="center"/>
                            </w:tcPr>
                            <w:p w14:paraId="1D77E2B4" w14:textId="7E85A417" w:rsidR="00B969B4" w:rsidRPr="00DD3B3C" w:rsidRDefault="00FE0DFA" w:rsidP="00492FDC">
                              <w:pPr>
                                <w:pStyle w:val="PredefinidoTAEE"/>
                                <w:tabs>
                                  <w:tab w:val="start" w:pos="21.30pt"/>
                                </w:tabs>
                                <w:spacing w:before="3pt" w:after="3pt"/>
                                <w:ind w:firstLine="0pt"/>
                                <w:rPr>
                                  <w:sz w:val="16"/>
                                  <w:szCs w:val="16"/>
                                </w:rPr>
                              </w:pPr>
                              <w:r w:rsidRPr="00DD3B3C">
                                <w:rPr>
                                  <w:sz w:val="16"/>
                                  <w:szCs w:val="16"/>
                                </w:rPr>
                                <w:t>To enter a word from the text in the glossary.</w:t>
                              </w:r>
                            </w:p>
                          </w:tc>
                        </w:tr>
                      </w:tbl>
                      <w:p w14:paraId="3F6F986F" w14:textId="697237C5" w:rsidR="00B969B4" w:rsidRPr="00DD3B3C" w:rsidRDefault="001209FD" w:rsidP="001209FD">
                        <w:pPr>
                          <w:jc w:val="both"/>
                          <w:rPr>
                            <w:sz w:val="16"/>
                            <w:szCs w:val="16"/>
                          </w:rPr>
                        </w:pPr>
                        <w:r>
                          <w:rPr>
                            <w:sz w:val="16"/>
                            <w:szCs w:val="16"/>
                          </w:rPr>
                          <w:t xml:space="preserve">NOTE: </w:t>
                        </w:r>
                        <w:r w:rsidR="00961B4F" w:rsidRPr="001209FD">
                          <w:rPr>
                            <w:sz w:val="16"/>
                            <w:szCs w:val="16"/>
                          </w:rPr>
                          <w:t>These commands can be entered anywhere within the text of the experiment and only affect one word, their use always being of the form "</w:t>
                        </w:r>
                        <w:proofErr w:type="spellStart"/>
                        <w:r w:rsidR="00961B4F" w:rsidRPr="001209FD">
                          <w:rPr>
                            <w:i/>
                            <w:iCs/>
                            <w:sz w:val="16"/>
                            <w:szCs w:val="16"/>
                          </w:rPr>
                          <w:t>command</w:t>
                        </w:r>
                        <w:r w:rsidR="00961B4F" w:rsidRPr="001209FD">
                          <w:rPr>
                            <w:sz w:val="16"/>
                            <w:szCs w:val="16"/>
                          </w:rPr>
                          <w:t>":"</w:t>
                        </w:r>
                        <w:r w:rsidR="00961B4F" w:rsidRPr="001209FD">
                          <w:rPr>
                            <w:i/>
                            <w:iCs/>
                            <w:sz w:val="16"/>
                            <w:szCs w:val="16"/>
                          </w:rPr>
                          <w:t>word</w:t>
                        </w:r>
                        <w:proofErr w:type="spellEnd"/>
                        <w:r w:rsidR="00961B4F" w:rsidRPr="001209FD">
                          <w:rPr>
                            <w:sz w:val="16"/>
                            <w:szCs w:val="16"/>
                          </w:rPr>
                          <w:t>".</w:t>
                        </w: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51D832B9" w:rsidRPr="007A7047">
        <w:rPr>
          <w:rFonts w:ascii="Times New Roman" w:hAnsi="Times New Roman" w:cs="Times New Roman"/>
          <w:b/>
          <w:sz w:val="20"/>
          <w:szCs w:val="20"/>
          <w:lang w:val="en-US"/>
        </w:rPr>
        <w:t xml:space="preserve">make </w:t>
      </w:r>
      <w:proofErr w:type="spellStart"/>
      <w:r w:rsidR="51D832B9" w:rsidRPr="007A7047">
        <w:rPr>
          <w:rFonts w:ascii="Times New Roman" w:hAnsi="Times New Roman" w:cs="Times New Roman"/>
          <w:b/>
          <w:sz w:val="20"/>
          <w:szCs w:val="20"/>
          <w:lang w:val="en-US"/>
        </w:rPr>
        <w:t>zipsrc</w:t>
      </w:r>
      <w:proofErr w:type="spellEnd"/>
      <w:r w:rsidR="51D832B9" w:rsidRPr="007A7047">
        <w:rPr>
          <w:rFonts w:ascii="Times New Roman" w:hAnsi="Times New Roman" w:cs="Times New Roman"/>
          <w:sz w:val="20"/>
          <w:szCs w:val="20"/>
          <w:lang w:val="en-US"/>
        </w:rPr>
        <w:t xml:space="preserve"> compresses the entire project: the Perl scripts and the source codes of the experiments. This command is intended for the second phase in which the students themselves generate new experiments.</w:t>
      </w:r>
    </w:p>
    <w:p w14:paraId="41A06B0D" w14:textId="416AC0CD" w:rsidR="00430358" w:rsidRPr="00FC504C" w:rsidRDefault="005C3D8E" w:rsidP="00880FF4">
      <w:pPr>
        <w:pStyle w:val="Ttulo1"/>
      </w:pPr>
      <w:bookmarkStart w:id="3" w:name="_Ref163152038"/>
      <w:r w:rsidRPr="00337ECE">
        <w:lastRenderedPageBreak/>
        <w:t xml:space="preserve">Pilot </w:t>
      </w:r>
      <w:r w:rsidRPr="00880FF4">
        <w:t>experience</w:t>
      </w:r>
      <w:r w:rsidR="004B290C">
        <w:t xml:space="preserve"> with </w:t>
      </w:r>
      <w:r w:rsidR="006507A9">
        <w:t>the tool</w:t>
      </w:r>
      <w:bookmarkEnd w:id="3"/>
    </w:p>
    <w:p w14:paraId="209C80E7" w14:textId="5474F7F8" w:rsidR="00A81CA4" w:rsidRDefault="00BA4B88" w:rsidP="00BA4B88">
      <w:pPr>
        <w:spacing w:after="6pt"/>
        <w:ind w:firstLine="14.45pt"/>
        <w:jc w:val="both"/>
      </w:pPr>
      <w:r w:rsidRPr="00BA4B88">
        <w:t xml:space="preserve">Once the operation of the tutorial builder has been described, an analysis of the </w:t>
      </w:r>
      <w:r w:rsidR="00EF4EAF">
        <w:t>useful</w:t>
      </w:r>
      <w:r w:rsidRPr="00BA4B88">
        <w:t xml:space="preserve"> </w:t>
      </w:r>
      <w:r w:rsidR="00EF4EAF">
        <w:t>for</w:t>
      </w:r>
      <w:r w:rsidRPr="00BA4B88">
        <w:t xml:space="preserve"> the students will be carried out. In this sense, </w:t>
      </w:r>
      <w:r w:rsidR="001C4597">
        <w:t>this tool</w:t>
      </w:r>
      <w:r w:rsidRPr="00BA4B88">
        <w:t xml:space="preserve"> was evaluated by the students of the Digital Signal Processing subject of the Degree in Industrial Electronic Engineering at the University of Seville</w:t>
      </w:r>
      <w:r w:rsidR="00770D70">
        <w:t xml:space="preserve">. </w:t>
      </w:r>
      <w:r w:rsidR="00965394">
        <w:t>Specifically, t</w:t>
      </w:r>
      <w:r w:rsidR="00FB68C0">
        <w:t>h</w:t>
      </w:r>
      <w:r w:rsidR="00491621">
        <w:t xml:space="preserve">e </w:t>
      </w:r>
      <w:r w:rsidR="00965394">
        <w:t>target</w:t>
      </w:r>
      <w:r w:rsidR="009274BD">
        <w:t xml:space="preserve"> of this pilot </w:t>
      </w:r>
      <w:r w:rsidR="00F10DF7" w:rsidRPr="00F10DF7">
        <w:t xml:space="preserve">is facilitating </w:t>
      </w:r>
      <w:r w:rsidR="002F167A">
        <w:t xml:space="preserve">to students </w:t>
      </w:r>
      <w:r w:rsidR="00F10DF7" w:rsidRPr="00F10DF7">
        <w:t>the</w:t>
      </w:r>
      <w:r w:rsidRPr="00BA4B88">
        <w:t xml:space="preserve"> </w:t>
      </w:r>
      <w:r w:rsidR="002F167A">
        <w:t>introduction</w:t>
      </w:r>
      <w:r w:rsidRPr="00BA4B88">
        <w:t xml:space="preserve"> in the MATLAB/</w:t>
      </w:r>
      <w:r w:rsidR="00F63BDC" w:rsidRPr="00BA4B88">
        <w:t xml:space="preserve">Octave </w:t>
      </w:r>
      <w:r w:rsidRPr="00BA4B88">
        <w:t>environment.</w:t>
      </w:r>
      <w:r w:rsidR="002F167A">
        <w:t xml:space="preserve"> </w:t>
      </w:r>
      <w:r w:rsidR="00486BE4">
        <w:t>T</w:t>
      </w:r>
      <w:r w:rsidR="00AD1BE0">
        <w:t xml:space="preserve">he pilot was </w:t>
      </w:r>
      <w:r w:rsidR="00282732">
        <w:t>ca</w:t>
      </w:r>
      <w:r w:rsidR="007F3C1D">
        <w:t>ried out</w:t>
      </w:r>
      <w:r w:rsidR="007F3C1D" w:rsidRPr="00BA4B88">
        <w:t xml:space="preserve"> during the 22/23 academic year</w:t>
      </w:r>
      <w:r w:rsidR="007F3C1D">
        <w:t>, w</w:t>
      </w:r>
      <w:r w:rsidR="00001B45">
        <w:t>ith a</w:t>
      </w:r>
      <w:r w:rsidRPr="00BA4B88">
        <w:t xml:space="preserve"> total group of 63 students</w:t>
      </w:r>
      <w:r w:rsidR="00680204">
        <w:t xml:space="preserve">. </w:t>
      </w:r>
      <w:r w:rsidR="00643E86">
        <w:t>Thus</w:t>
      </w:r>
      <w:r w:rsidRPr="00BA4B88">
        <w:t>, since participation was voluntary</w:t>
      </w:r>
      <w:r w:rsidR="00DA500C">
        <w:t xml:space="preserve"> (</w:t>
      </w:r>
      <w:r w:rsidR="00664B0C" w:rsidRPr="00664B0C">
        <w:t>receiving extra points in the final evaluation</w:t>
      </w:r>
      <w:r w:rsidR="00DA500C">
        <w:t>)</w:t>
      </w:r>
      <w:r w:rsidRPr="00BA4B88">
        <w:t xml:space="preserve">, only 34 students were followed up. </w:t>
      </w:r>
    </w:p>
    <w:p w14:paraId="4C2F75CB" w14:textId="21464A48" w:rsidR="00DF5C72" w:rsidRPr="00BA4B88" w:rsidRDefault="00BA4B88" w:rsidP="00BA4B88">
      <w:pPr>
        <w:spacing w:after="6pt"/>
        <w:ind w:firstLine="14.45pt"/>
        <w:jc w:val="both"/>
      </w:pPr>
      <w:r w:rsidRPr="00BA4B88">
        <w:t xml:space="preserve">Specifically, the evaluation was carried out in three </w:t>
      </w:r>
      <w:r>
        <w:t>stages</w:t>
      </w:r>
      <w:r w:rsidRPr="00BA4B88">
        <w:t>:</w:t>
      </w:r>
    </w:p>
    <w:p w14:paraId="665EA43E" w14:textId="77777777" w:rsidR="00F860E8" w:rsidRDefault="00B358A4" w:rsidP="00A81CA4">
      <w:pPr>
        <w:spacing w:after="6pt"/>
        <w:ind w:firstLine="14.45pt"/>
        <w:jc w:val="both"/>
      </w:pPr>
      <w:r w:rsidRPr="00C65189">
        <w:t xml:space="preserve">In the first, based on a set of description files provided by the teacher, each student self-generated the 54 initial experiments of the tutorial, referring to the basic concept of the Script language studied. With this activity, the student became familiar with the syntaxes of the </w:t>
      </w:r>
      <w:r w:rsidR="007062CB" w:rsidRPr="00C65189">
        <w:t xml:space="preserve">proposed </w:t>
      </w:r>
      <w:r w:rsidRPr="00C65189">
        <w:t>self-generation environment</w:t>
      </w:r>
      <w:r w:rsidR="004F5DC7" w:rsidRPr="00C65189">
        <w:t xml:space="preserve">. </w:t>
      </w:r>
      <w:r w:rsidR="00FC4467" w:rsidRPr="00C65189">
        <w:t>Besides</w:t>
      </w:r>
      <w:r w:rsidR="00716654" w:rsidRPr="00C65189">
        <w:t xml:space="preserve">, </w:t>
      </w:r>
      <w:r w:rsidR="00CF02C3" w:rsidRPr="00C65189">
        <w:t>they started the training process</w:t>
      </w:r>
      <w:r w:rsidR="00F55E2E" w:rsidRPr="00C65189">
        <w:t xml:space="preserve"> with the </w:t>
      </w:r>
      <w:r w:rsidR="00447456" w:rsidRPr="00C65189">
        <w:t xml:space="preserve">MATLAB/Octave </w:t>
      </w:r>
      <w:r w:rsidR="000F7BE4" w:rsidRPr="00C65189">
        <w:t>language</w:t>
      </w:r>
      <w:r w:rsidR="00F55E2E" w:rsidRPr="00C65189">
        <w:t xml:space="preserve"> itself</w:t>
      </w:r>
      <w:r w:rsidR="000F7BE4" w:rsidRPr="00C65189">
        <w:t>.</w:t>
      </w:r>
      <w:r w:rsidRPr="00C65189">
        <w:t xml:space="preserve"> </w:t>
      </w:r>
    </w:p>
    <w:p w14:paraId="6BF1352B" w14:textId="6F733281" w:rsidR="00BA4B88" w:rsidRPr="00C65189" w:rsidRDefault="00B358A4" w:rsidP="00F860E8">
      <w:pPr>
        <w:spacing w:after="6pt"/>
        <w:ind w:firstLine="14.45pt"/>
        <w:jc w:val="both"/>
      </w:pPr>
      <w:r w:rsidRPr="00C65189">
        <w:t xml:space="preserve">After completing this stage, the students answered </w:t>
      </w:r>
      <w:r w:rsidR="003B657D">
        <w:t>a</w:t>
      </w:r>
      <w:r w:rsidRPr="00C65189">
        <w:t xml:space="preserve"> question</w:t>
      </w:r>
      <w:r w:rsidR="000A7692" w:rsidRPr="000A7692">
        <w:t xml:space="preserve"> </w:t>
      </w:r>
      <w:r w:rsidR="000A7692">
        <w:t xml:space="preserve">about the </w:t>
      </w:r>
      <w:r w:rsidR="000A7692" w:rsidRPr="000A7692">
        <w:t xml:space="preserve">usability of the </w:t>
      </w:r>
      <w:r w:rsidR="000A7692">
        <w:t>proposed</w:t>
      </w:r>
      <w:r w:rsidR="000A7692" w:rsidRPr="000A7692">
        <w:t xml:space="preserve"> tool with the results shown in </w:t>
      </w:r>
      <w:r w:rsidR="000A7692">
        <w:t>T</w:t>
      </w:r>
      <w:r w:rsidR="000A7692" w:rsidRPr="000A7692">
        <w:t xml:space="preserve">able </w:t>
      </w:r>
      <w:r w:rsidR="000A7692">
        <w:t>V.</w:t>
      </w:r>
      <w:r w:rsidR="00F860E8">
        <w:t xml:space="preserve"> </w:t>
      </w:r>
      <w:r w:rsidR="005426BB" w:rsidRPr="00C65189">
        <w:t xml:space="preserve">As can be seen from this evaluation, the students generally considered the proposed tool easy to use, obtaining an acceptance of </w:t>
      </w:r>
      <w:r w:rsidR="00221D55" w:rsidRPr="00C65189">
        <w:t>3</w:t>
      </w:r>
      <w:r w:rsidR="00EC5747" w:rsidRPr="00C65189">
        <w:t>.</w:t>
      </w:r>
      <w:r w:rsidR="00221D55" w:rsidRPr="00C65189">
        <w:t xml:space="preserve">74 </w:t>
      </w:r>
      <w:r w:rsidR="00A81CA4" w:rsidRPr="00C65189">
        <w:t xml:space="preserve">out of </w:t>
      </w:r>
      <w:r w:rsidR="005426BB" w:rsidRPr="00C65189">
        <w:t>5. Thus, in some comments they stated that it was difficult for them to understand the dynamics in the first files but that, after approximately halfway through the activity, they are already familiar with its use.</w:t>
      </w:r>
    </w:p>
    <w:p w14:paraId="3B34ECAE" w14:textId="41CBB165" w:rsidR="00E33142" w:rsidRPr="00C65189" w:rsidRDefault="00C824AE" w:rsidP="00E33142">
      <w:pPr>
        <w:spacing w:before="6pt" w:after="6pt"/>
        <w:ind w:firstLine="14.45pt"/>
        <w:jc w:val="both"/>
      </w:pPr>
      <w:r w:rsidRPr="00C65189">
        <w:t xml:space="preserve">In the second phase, each student was challenged to define two description files associated with the set of contests that would continue the tutorial. After the completion of this second activity, the students answered </w:t>
      </w:r>
      <w:r w:rsidR="00F860E8">
        <w:t xml:space="preserve">other </w:t>
      </w:r>
      <w:r w:rsidRPr="00C65189">
        <w:t>question</w:t>
      </w:r>
      <w:r w:rsidR="008C01A3">
        <w:t xml:space="preserve"> about </w:t>
      </w:r>
      <w:r w:rsidR="00795DC1">
        <w:t xml:space="preserve">the </w:t>
      </w:r>
      <w:r w:rsidR="00795DC1" w:rsidRPr="00795DC1">
        <w:t>creating</w:t>
      </w:r>
      <w:r w:rsidR="00795DC1">
        <w:t xml:space="preserve"> process</w:t>
      </w:r>
      <w:r w:rsidR="009079A5">
        <w:t xml:space="preserve"> (see Table VI)</w:t>
      </w:r>
      <w:r w:rsidR="004C7B57">
        <w:t xml:space="preserve">. </w:t>
      </w:r>
      <w:r w:rsidR="00E33142" w:rsidRPr="00C65189">
        <w:t xml:space="preserve">In this aspect </w:t>
      </w:r>
      <w:r w:rsidR="00DD26CE">
        <w:t xml:space="preserve">the </w:t>
      </w:r>
      <w:r w:rsidR="00A615C8">
        <w:t>proposed</w:t>
      </w:r>
      <w:r w:rsidR="00DD26CE">
        <w:t xml:space="preserve"> tool </w:t>
      </w:r>
      <w:r w:rsidR="00E33142" w:rsidRPr="00C65189">
        <w:t xml:space="preserve">also </w:t>
      </w:r>
      <w:r w:rsidR="00DD26CE">
        <w:t xml:space="preserve">obtained </w:t>
      </w:r>
      <w:r w:rsidR="00E33142" w:rsidRPr="00C65189">
        <w:t xml:space="preserve">a good evaluation with an acceptance of </w:t>
      </w:r>
      <w:r w:rsidR="00DA03EB" w:rsidRPr="00C65189">
        <w:t>3</w:t>
      </w:r>
      <w:r w:rsidR="00EC5747" w:rsidRPr="00C65189">
        <w:t>.1</w:t>
      </w:r>
      <w:r w:rsidR="00407480" w:rsidRPr="00C65189">
        <w:t>2</w:t>
      </w:r>
      <w:r w:rsidR="00E33142" w:rsidRPr="00C65189">
        <w:t xml:space="preserve"> out of 5.</w:t>
      </w:r>
    </w:p>
    <w:p w14:paraId="2242B5C1" w14:textId="77777777" w:rsidR="00F34761" w:rsidRDefault="00A56EBB" w:rsidP="00A56EBB">
      <w:pPr>
        <w:spacing w:after="6pt"/>
        <w:ind w:firstLine="14.45pt"/>
        <w:jc w:val="both"/>
      </w:pPr>
      <w:r w:rsidRPr="00C65189">
        <w:t xml:space="preserve">Finally, in the third and last stage, the students carried out the experiments proposed by their classmates (66 in total), having concluded the tutorial with a total of 122 experiments. </w:t>
      </w:r>
    </w:p>
    <w:p w14:paraId="19085BF9" w14:textId="13C9F3B9" w:rsidR="006A0784" w:rsidRDefault="00A56EBB" w:rsidP="00F34761">
      <w:pPr>
        <w:spacing w:after="6pt"/>
        <w:ind w:firstLine="14.45pt"/>
        <w:jc w:val="both"/>
      </w:pPr>
      <w:r w:rsidRPr="00C65189">
        <w:t>After completion, the students answered three questions</w:t>
      </w:r>
      <w:r w:rsidR="004719B6">
        <w:t xml:space="preserve"> (see Table </w:t>
      </w:r>
      <w:r w:rsidR="000D3F3D">
        <w:t>VII</w:t>
      </w:r>
      <w:r w:rsidR="004719B6">
        <w:t>)</w:t>
      </w:r>
      <w:r w:rsidR="002916F1">
        <w:t xml:space="preserve">, </w:t>
      </w:r>
      <w:r w:rsidR="008A3AB3">
        <w:t xml:space="preserve">about </w:t>
      </w:r>
      <w:r w:rsidR="009B1546" w:rsidRPr="009B1546">
        <w:t>the perceived opinion of the proposed tool</w:t>
      </w:r>
      <w:r w:rsidR="000D3F3D">
        <w:t>.</w:t>
      </w:r>
      <w:r w:rsidR="00EC4D1C" w:rsidRPr="00E3090A">
        <w:rPr>
          <w:noProof/>
        </w:rPr>
        <w:drawing>
          <wp:anchor distT="45720" distB="45720" distL="114300" distR="114300" simplePos="0" relativeHeight="251658243" behindDoc="0" locked="0" layoutInCell="1" allowOverlap="1" wp14:anchorId="0017A176" wp14:editId="2254CE72">
            <wp:simplePos x="0" y="0"/>
            <wp:positionH relativeFrom="margin">
              <wp:align>left</wp:align>
            </wp:positionH>
            <wp:positionV relativeFrom="margin">
              <wp:align>top</wp:align>
            </wp:positionV>
            <wp:extent cx="3188970" cy="5541645"/>
            <wp:effectExtent l="0" t="0" r="0" b="1905"/>
            <wp:wrapSquare wrapText="bothSides"/>
            <wp:docPr id="973525092" name="Cuadro de texto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88970" cy="5542059"/>
                    </a:xfrm>
                    <a:prstGeom prst="rect">
                      <a:avLst/>
                    </a:prstGeom>
                    <a:solidFill>
                      <a:srgbClr val="FFFFFF"/>
                    </a:solidFill>
                    <a:ln w="9525">
                      <a:noFill/>
                      <a:miter lim="800%"/>
                      <a:headEnd/>
                      <a:tailEnd/>
                    </a:ln>
                  </wp:spPr>
                  <wp:txbx>
                    <wne:txbxContent>
                      <w:p w14:paraId="5A6E30A9" w14:textId="58EC590F" w:rsidR="00EC4D1C" w:rsidRPr="00C65189" w:rsidRDefault="00EC4D1C" w:rsidP="00EC4D1C">
                        <w:pPr>
                          <w:pStyle w:val="tablehead"/>
                          <w:numPr>
                            <w:ilvl w:val="0"/>
                            <w:numId w:val="0"/>
                          </w:numPr>
                          <w:tabs>
                            <w:tab w:val="start" w:pos="56.70pt"/>
                          </w:tabs>
                          <w:spacing w:before="0pt"/>
                          <w:jc w:val="both"/>
                        </w:pPr>
                        <w:r w:rsidRPr="000208FF">
                          <w:t xml:space="preserve">TABLE </w:t>
                        </w:r>
                        <w:r>
                          <w:t>V</w:t>
                        </w:r>
                        <w:r w:rsidRPr="000208FF">
                          <w:t xml:space="preserve">. </w:t>
                        </w:r>
                        <w:r w:rsidRPr="000208FF">
                          <w:tab/>
                        </w:r>
                        <w:r w:rsidRPr="00C65189">
                          <w:t>Assessment of the first evaluation stage</w:t>
                        </w:r>
                      </w:p>
                      <w:tbl>
                        <w:tblPr>
                          <w:tblStyle w:val="Tablaconcuadrcula"/>
                          <w:tblW w:w="243.05pt" w:type="dxa"/>
                          <w:jc w:val="center"/>
                          <w:tblLook w:firstRow="1" w:lastRow="0" w:firstColumn="1" w:lastColumn="0" w:noHBand="0" w:noVBand="1"/>
                        </w:tblPr>
                        <w:tblGrid>
                          <w:gridCol w:w="801"/>
                          <w:gridCol w:w="796"/>
                          <w:gridCol w:w="797"/>
                          <w:gridCol w:w="874"/>
                          <w:gridCol w:w="796"/>
                          <w:gridCol w:w="797"/>
                        </w:tblGrid>
                        <w:tr w:rsidR="00EC4D1C" w:rsidRPr="00C65189" w14:paraId="4DE90935" w14:textId="77777777" w:rsidTr="00F860E8">
                          <w:trPr>
                            <w:jc w:val="center"/>
                          </w:trPr>
                          <w:tc>
                            <w:tcPr>
                              <w:tcW w:w="243.05pt" w:type="dxa"/>
                              <w:gridSpan w:val="6"/>
                              <w:tcBorders>
                                <w:top w:val="single" w:sz="12" w:space="0" w:color="auto"/>
                                <w:bottom w:val="nil"/>
                              </w:tcBorders>
                              <w:vAlign w:val="center"/>
                            </w:tcPr>
                            <w:p w14:paraId="504DA613" w14:textId="77777777" w:rsidR="00EC4D1C" w:rsidRPr="00C65189" w:rsidRDefault="00EC4D1C" w:rsidP="00EC4D1C">
                              <w:pPr>
                                <w:pStyle w:val="PredefinidoTAEE"/>
                                <w:tabs>
                                  <w:tab w:val="start" w:pos="21.30pt"/>
                                </w:tabs>
                                <w:spacing w:before="2pt" w:after="1pt"/>
                                <w:ind w:firstLine="0pt"/>
                                <w:jc w:val="center"/>
                                <w:rPr>
                                  <w:b/>
                                  <w:bCs/>
                                  <w:i/>
                                  <w:iCs/>
                                  <w:sz w:val="16"/>
                                  <w:szCs w:val="16"/>
                                </w:rPr>
                              </w:pPr>
                              <w:r w:rsidRPr="00C65189">
                                <w:rPr>
                                  <w:b/>
                                  <w:i/>
                                  <w:sz w:val="16"/>
                                  <w:szCs w:val="16"/>
                                </w:rPr>
                                <w:t>Rating from 0 to 5: usability of the tutorial auto-generation tool</w:t>
                              </w:r>
                            </w:p>
                          </w:tc>
                        </w:tr>
                        <w:tr w:rsidR="00EC4D1C" w:rsidRPr="00C65189" w14:paraId="6FC08868" w14:textId="77777777" w:rsidTr="00F860E8">
                          <w:trPr>
                            <w:jc w:val="center"/>
                          </w:trPr>
                          <w:tc>
                            <w:tcPr>
                              <w:tcW w:w="40.05pt" w:type="dxa"/>
                              <w:tcBorders>
                                <w:top w:val="nil"/>
                                <w:bottom w:val="single" w:sz="12" w:space="0" w:color="auto"/>
                                <w:end w:val="nil"/>
                              </w:tcBorders>
                              <w:vAlign w:val="center"/>
                            </w:tcPr>
                            <w:p w14:paraId="00131C16" w14:textId="77777777" w:rsidR="00EC4D1C" w:rsidRPr="00C65189" w:rsidRDefault="00EC4D1C" w:rsidP="00EC4D1C">
                              <w:pPr>
                                <w:pStyle w:val="PredefinidoTAEE"/>
                                <w:tabs>
                                  <w:tab w:val="start" w:pos="21.30pt"/>
                                </w:tabs>
                                <w:spacing w:before="1pt" w:after="2pt"/>
                                <w:ind w:firstLine="0pt"/>
                                <w:jc w:val="center"/>
                                <w:rPr>
                                  <w:i/>
                                  <w:iCs/>
                                  <w:sz w:val="16"/>
                                  <w:szCs w:val="16"/>
                                </w:rPr>
                              </w:pPr>
                              <w:r w:rsidRPr="00C65189">
                                <w:rPr>
                                  <w:i/>
                                  <w:sz w:val="16"/>
                                  <w:szCs w:val="16"/>
                                </w:rPr>
                                <w:t>0</w:t>
                              </w:r>
                            </w:p>
                          </w:tc>
                          <w:tc>
                            <w:tcPr>
                              <w:tcW w:w="39.80pt" w:type="dxa"/>
                              <w:tcBorders>
                                <w:top w:val="nil"/>
                                <w:start w:val="nil"/>
                                <w:bottom w:val="single" w:sz="12" w:space="0" w:color="auto"/>
                                <w:end w:val="nil"/>
                              </w:tcBorders>
                              <w:vAlign w:val="center"/>
                            </w:tcPr>
                            <w:p w14:paraId="782925B2" w14:textId="77777777" w:rsidR="00EC4D1C" w:rsidRPr="00C65189" w:rsidRDefault="00EC4D1C" w:rsidP="00EC4D1C">
                              <w:pPr>
                                <w:pStyle w:val="PredefinidoTAEE"/>
                                <w:tabs>
                                  <w:tab w:val="start" w:pos="21.30pt"/>
                                </w:tabs>
                                <w:spacing w:before="1pt" w:after="2pt"/>
                                <w:ind w:firstLine="0pt"/>
                                <w:jc w:val="center"/>
                                <w:rPr>
                                  <w:i/>
                                  <w:iCs/>
                                  <w:sz w:val="16"/>
                                  <w:szCs w:val="16"/>
                                </w:rPr>
                              </w:pPr>
                              <w:r w:rsidRPr="00C65189">
                                <w:rPr>
                                  <w:i/>
                                  <w:sz w:val="16"/>
                                  <w:szCs w:val="16"/>
                                </w:rPr>
                                <w:t>1</w:t>
                              </w:r>
                            </w:p>
                          </w:tc>
                          <w:tc>
                            <w:tcPr>
                              <w:tcW w:w="39.85pt" w:type="dxa"/>
                              <w:tcBorders>
                                <w:top w:val="nil"/>
                                <w:start w:val="nil"/>
                                <w:bottom w:val="single" w:sz="12" w:space="0" w:color="auto"/>
                                <w:end w:val="nil"/>
                              </w:tcBorders>
                              <w:vAlign w:val="center"/>
                            </w:tcPr>
                            <w:p w14:paraId="5D981639" w14:textId="77777777" w:rsidR="00EC4D1C" w:rsidRPr="00C65189" w:rsidRDefault="00EC4D1C" w:rsidP="00EC4D1C">
                              <w:pPr>
                                <w:pStyle w:val="PredefinidoTAEE"/>
                                <w:tabs>
                                  <w:tab w:val="start" w:pos="21.30pt"/>
                                </w:tabs>
                                <w:spacing w:before="1pt" w:after="2pt"/>
                                <w:ind w:firstLine="0pt"/>
                                <w:jc w:val="center"/>
                                <w:rPr>
                                  <w:i/>
                                  <w:iCs/>
                                  <w:sz w:val="16"/>
                                  <w:szCs w:val="16"/>
                                </w:rPr>
                              </w:pPr>
                              <w:r w:rsidRPr="00C65189">
                                <w:rPr>
                                  <w:i/>
                                  <w:sz w:val="16"/>
                                  <w:szCs w:val="16"/>
                                </w:rPr>
                                <w:t>2</w:t>
                              </w:r>
                            </w:p>
                          </w:tc>
                          <w:tc>
                            <w:tcPr>
                              <w:tcW w:w="43.70pt" w:type="dxa"/>
                              <w:tcBorders>
                                <w:top w:val="nil"/>
                                <w:start w:val="nil"/>
                                <w:bottom w:val="single" w:sz="12" w:space="0" w:color="auto"/>
                                <w:end w:val="nil"/>
                              </w:tcBorders>
                              <w:vAlign w:val="center"/>
                            </w:tcPr>
                            <w:p w14:paraId="2E997A3A" w14:textId="77777777" w:rsidR="00EC4D1C" w:rsidRPr="00C65189" w:rsidRDefault="00EC4D1C" w:rsidP="00EC4D1C">
                              <w:pPr>
                                <w:pStyle w:val="PredefinidoTAEE"/>
                                <w:tabs>
                                  <w:tab w:val="start" w:pos="21.30pt"/>
                                </w:tabs>
                                <w:spacing w:before="1pt" w:after="2pt"/>
                                <w:ind w:firstLine="0pt"/>
                                <w:jc w:val="center"/>
                                <w:rPr>
                                  <w:i/>
                                  <w:iCs/>
                                  <w:sz w:val="16"/>
                                  <w:szCs w:val="16"/>
                                </w:rPr>
                              </w:pPr>
                              <w:r w:rsidRPr="00C65189">
                                <w:rPr>
                                  <w:i/>
                                  <w:sz w:val="16"/>
                                  <w:szCs w:val="16"/>
                                </w:rPr>
                                <w:t>3</w:t>
                              </w:r>
                            </w:p>
                          </w:tc>
                          <w:tc>
                            <w:tcPr>
                              <w:tcW w:w="39.80pt" w:type="dxa"/>
                              <w:tcBorders>
                                <w:top w:val="nil"/>
                                <w:start w:val="nil"/>
                                <w:bottom w:val="single" w:sz="12" w:space="0" w:color="auto"/>
                                <w:end w:val="nil"/>
                              </w:tcBorders>
                              <w:vAlign w:val="center"/>
                            </w:tcPr>
                            <w:p w14:paraId="50F2BDAA" w14:textId="77777777" w:rsidR="00EC4D1C" w:rsidRPr="00C65189" w:rsidRDefault="00EC4D1C" w:rsidP="00EC4D1C">
                              <w:pPr>
                                <w:pStyle w:val="PredefinidoTAEE"/>
                                <w:tabs>
                                  <w:tab w:val="start" w:pos="21.30pt"/>
                                </w:tabs>
                                <w:spacing w:before="1pt" w:after="2pt"/>
                                <w:ind w:firstLine="0pt"/>
                                <w:jc w:val="center"/>
                                <w:rPr>
                                  <w:i/>
                                  <w:iCs/>
                                  <w:sz w:val="16"/>
                                  <w:szCs w:val="16"/>
                                </w:rPr>
                              </w:pPr>
                              <w:r w:rsidRPr="00C65189">
                                <w:rPr>
                                  <w:i/>
                                  <w:sz w:val="16"/>
                                  <w:szCs w:val="16"/>
                                </w:rPr>
                                <w:t>4</w:t>
                              </w:r>
                            </w:p>
                          </w:tc>
                          <w:tc>
                            <w:tcPr>
                              <w:tcW w:w="39.85pt" w:type="dxa"/>
                              <w:tcBorders>
                                <w:top w:val="nil"/>
                                <w:start w:val="nil"/>
                                <w:bottom w:val="single" w:sz="12" w:space="0" w:color="auto"/>
                              </w:tcBorders>
                              <w:vAlign w:val="center"/>
                            </w:tcPr>
                            <w:p w14:paraId="0B62FE40" w14:textId="77777777" w:rsidR="00EC4D1C" w:rsidRPr="00C65189" w:rsidRDefault="00EC4D1C" w:rsidP="00EC4D1C">
                              <w:pPr>
                                <w:pStyle w:val="PredefinidoTAEE"/>
                                <w:tabs>
                                  <w:tab w:val="start" w:pos="21.30pt"/>
                                </w:tabs>
                                <w:spacing w:before="1pt" w:after="2pt"/>
                                <w:ind w:firstLine="0pt"/>
                                <w:jc w:val="center"/>
                                <w:rPr>
                                  <w:i/>
                                  <w:iCs/>
                                  <w:sz w:val="16"/>
                                  <w:szCs w:val="16"/>
                                </w:rPr>
                              </w:pPr>
                              <w:r w:rsidRPr="00C65189">
                                <w:rPr>
                                  <w:i/>
                                  <w:sz w:val="16"/>
                                  <w:szCs w:val="16"/>
                                </w:rPr>
                                <w:t>5</w:t>
                              </w:r>
                            </w:p>
                          </w:tc>
                        </w:tr>
                        <w:tr w:rsidR="00EC4D1C" w:rsidRPr="00C65189" w14:paraId="513EC91E" w14:textId="77777777" w:rsidTr="00F860E8">
                          <w:trPr>
                            <w:jc w:val="center"/>
                          </w:trPr>
                          <w:tc>
                            <w:tcPr>
                              <w:tcW w:w="40.05pt" w:type="dxa"/>
                              <w:tcBorders>
                                <w:top w:val="single" w:sz="12" w:space="0" w:color="auto"/>
                                <w:bottom w:val="single" w:sz="4" w:space="0" w:color="auto"/>
                              </w:tcBorders>
                              <w:vAlign w:val="center"/>
                            </w:tcPr>
                            <w:p w14:paraId="483DEF99" w14:textId="77777777" w:rsidR="00EC4D1C" w:rsidRPr="00C65189" w:rsidRDefault="00EC4D1C" w:rsidP="00EC4D1C">
                              <w:pPr>
                                <w:pStyle w:val="PredefinidoTAEE"/>
                                <w:tabs>
                                  <w:tab w:val="start" w:pos="21.30pt"/>
                                </w:tabs>
                                <w:spacing w:before="2pt" w:after="0pt"/>
                                <w:ind w:firstLine="0pt"/>
                                <w:jc w:val="center"/>
                                <w:rPr>
                                  <w:sz w:val="16"/>
                                  <w:szCs w:val="16"/>
                                </w:rPr>
                              </w:pPr>
                              <w:r w:rsidRPr="00C65189">
                                <w:rPr>
                                  <w:sz w:val="16"/>
                                  <w:szCs w:val="16"/>
                                </w:rPr>
                                <w:t xml:space="preserve">0 </w:t>
                              </w:r>
                            </w:p>
                            <w:p w14:paraId="0B1D9721" w14:textId="77777777" w:rsidR="00EC4D1C" w:rsidRPr="00C65189" w:rsidRDefault="00EC4D1C" w:rsidP="00EC4D1C">
                              <w:pPr>
                                <w:pStyle w:val="PredefinidoTAEE"/>
                                <w:tabs>
                                  <w:tab w:val="start" w:pos="21.30pt"/>
                                </w:tabs>
                                <w:spacing w:after="2pt"/>
                                <w:ind w:firstLine="0pt"/>
                                <w:jc w:val="center"/>
                                <w:rPr>
                                  <w:sz w:val="16"/>
                                  <w:szCs w:val="16"/>
                                </w:rPr>
                              </w:pPr>
                              <w:r w:rsidRPr="00C65189">
                                <w:rPr>
                                  <w:sz w:val="16"/>
                                  <w:szCs w:val="16"/>
                                </w:rPr>
                                <w:t>(0%)</w:t>
                              </w:r>
                            </w:p>
                          </w:tc>
                          <w:tc>
                            <w:tcPr>
                              <w:tcW w:w="39.80pt" w:type="dxa"/>
                              <w:tcBorders>
                                <w:top w:val="single" w:sz="12" w:space="0" w:color="auto"/>
                                <w:bottom w:val="single" w:sz="4" w:space="0" w:color="auto"/>
                              </w:tcBorders>
                              <w:vAlign w:val="center"/>
                            </w:tcPr>
                            <w:p w14:paraId="093B789A"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 xml:space="preserve">2 </w:t>
                              </w:r>
                            </w:p>
                            <w:p w14:paraId="498E547B"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6%)</w:t>
                              </w:r>
                            </w:p>
                          </w:tc>
                          <w:tc>
                            <w:tcPr>
                              <w:tcW w:w="39.85pt" w:type="dxa"/>
                              <w:tcBorders>
                                <w:top w:val="single" w:sz="12" w:space="0" w:color="auto"/>
                                <w:bottom w:val="single" w:sz="4" w:space="0" w:color="auto"/>
                              </w:tcBorders>
                              <w:vAlign w:val="center"/>
                            </w:tcPr>
                            <w:p w14:paraId="744BD6C9"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3</w:t>
                              </w:r>
                            </w:p>
                            <w:p w14:paraId="1C7BD0A3"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 xml:space="preserve"> (9%)</w:t>
                              </w:r>
                            </w:p>
                          </w:tc>
                          <w:tc>
                            <w:tcPr>
                              <w:tcW w:w="43.70pt" w:type="dxa"/>
                              <w:tcBorders>
                                <w:top w:val="single" w:sz="12" w:space="0" w:color="auto"/>
                                <w:bottom w:val="single" w:sz="12" w:space="0" w:color="auto"/>
                              </w:tcBorders>
                              <w:vAlign w:val="center"/>
                            </w:tcPr>
                            <w:p w14:paraId="54FFBB2E"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 xml:space="preserve">6 </w:t>
                              </w:r>
                            </w:p>
                            <w:p w14:paraId="71BCB5DD"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18%)</w:t>
                              </w:r>
                            </w:p>
                          </w:tc>
                          <w:tc>
                            <w:tcPr>
                              <w:tcW w:w="39.80pt" w:type="dxa"/>
                              <w:tcBorders>
                                <w:top w:val="single" w:sz="12" w:space="0" w:color="auto"/>
                                <w:bottom w:val="single" w:sz="12" w:space="0" w:color="auto"/>
                              </w:tcBorders>
                              <w:vAlign w:val="center"/>
                            </w:tcPr>
                            <w:p w14:paraId="6F99DD89"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14</w:t>
                              </w:r>
                            </w:p>
                            <w:p w14:paraId="7CD4D384"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41%)</w:t>
                              </w:r>
                            </w:p>
                          </w:tc>
                          <w:tc>
                            <w:tcPr>
                              <w:tcW w:w="39.85pt" w:type="dxa"/>
                              <w:tcBorders>
                                <w:top w:val="single" w:sz="12" w:space="0" w:color="auto"/>
                                <w:bottom w:val="single" w:sz="12" w:space="0" w:color="auto"/>
                              </w:tcBorders>
                              <w:vAlign w:val="center"/>
                            </w:tcPr>
                            <w:p w14:paraId="0BC36DCF"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 xml:space="preserve">9 </w:t>
                              </w:r>
                            </w:p>
                            <w:p w14:paraId="6358659B" w14:textId="77777777" w:rsidR="00EC4D1C" w:rsidRPr="00C65189" w:rsidRDefault="00EC4D1C" w:rsidP="00EC4D1C">
                              <w:pPr>
                                <w:pStyle w:val="PredefinidoTAEE"/>
                                <w:tabs>
                                  <w:tab w:val="start" w:pos="21.30pt"/>
                                </w:tabs>
                                <w:spacing w:after="0pt"/>
                                <w:ind w:firstLine="0pt"/>
                                <w:jc w:val="center"/>
                                <w:rPr>
                                  <w:sz w:val="16"/>
                                  <w:szCs w:val="16"/>
                                </w:rPr>
                              </w:pPr>
                              <w:r w:rsidRPr="00C65189">
                                <w:rPr>
                                  <w:sz w:val="16"/>
                                  <w:szCs w:val="16"/>
                                </w:rPr>
                                <w:t>(26%)</w:t>
                              </w:r>
                            </w:p>
                          </w:tc>
                        </w:tr>
                        <w:tr w:rsidR="00EC4D1C" w:rsidRPr="00C65189" w14:paraId="51CB514A" w14:textId="77777777" w:rsidTr="00F860E8">
                          <w:trPr>
                            <w:jc w:val="center"/>
                          </w:trPr>
                          <w:tc>
                            <w:tcPr>
                              <w:tcW w:w="40.05pt" w:type="dxa"/>
                              <w:tcBorders>
                                <w:start w:val="nil"/>
                                <w:bottom w:val="nil"/>
                                <w:end w:val="nil"/>
                              </w:tcBorders>
                              <w:vAlign w:val="center"/>
                            </w:tcPr>
                            <w:p w14:paraId="70B66D9F" w14:textId="77777777" w:rsidR="00EC4D1C" w:rsidRPr="00C65189" w:rsidRDefault="00EC4D1C" w:rsidP="00EC4D1C">
                              <w:pPr>
                                <w:pStyle w:val="PredefinidoTAEE"/>
                                <w:tabs>
                                  <w:tab w:val="start" w:pos="21.30pt"/>
                                </w:tabs>
                                <w:spacing w:before="4pt" w:after="4pt"/>
                                <w:ind w:firstLine="0pt"/>
                                <w:jc w:val="center"/>
                                <w:rPr>
                                  <w:sz w:val="16"/>
                                  <w:szCs w:val="16"/>
                                </w:rPr>
                              </w:pPr>
                            </w:p>
                          </w:tc>
                          <w:tc>
                            <w:tcPr>
                              <w:tcW w:w="39.80pt" w:type="dxa"/>
                              <w:tcBorders>
                                <w:start w:val="nil"/>
                                <w:bottom w:val="nil"/>
                                <w:end w:val="nil"/>
                              </w:tcBorders>
                              <w:vAlign w:val="center"/>
                            </w:tcPr>
                            <w:p w14:paraId="219851EB" w14:textId="77777777" w:rsidR="00EC4D1C" w:rsidRPr="00C65189" w:rsidRDefault="00EC4D1C" w:rsidP="00EC4D1C">
                              <w:pPr>
                                <w:pStyle w:val="PredefinidoTAEE"/>
                                <w:tabs>
                                  <w:tab w:val="start" w:pos="21.30pt"/>
                                </w:tabs>
                                <w:spacing w:before="4pt" w:after="4pt"/>
                                <w:ind w:firstLine="0pt"/>
                                <w:jc w:val="center"/>
                                <w:rPr>
                                  <w:sz w:val="16"/>
                                  <w:szCs w:val="16"/>
                                </w:rPr>
                              </w:pPr>
                            </w:p>
                          </w:tc>
                          <w:tc>
                            <w:tcPr>
                              <w:tcW w:w="39.85pt" w:type="dxa"/>
                              <w:tcBorders>
                                <w:start w:val="nil"/>
                                <w:bottom w:val="nil"/>
                                <w:end w:val="single" w:sz="4" w:space="0" w:color="auto"/>
                              </w:tcBorders>
                              <w:vAlign w:val="center"/>
                            </w:tcPr>
                            <w:p w14:paraId="6B8B603D" w14:textId="77777777" w:rsidR="00EC4D1C" w:rsidRPr="00C65189" w:rsidRDefault="00EC4D1C" w:rsidP="00EC4D1C">
                              <w:pPr>
                                <w:pStyle w:val="PredefinidoTAEE"/>
                                <w:tabs>
                                  <w:tab w:val="start" w:pos="21.30pt"/>
                                </w:tabs>
                                <w:spacing w:before="4pt" w:after="4pt"/>
                                <w:ind w:firstLine="0pt"/>
                                <w:jc w:val="center"/>
                                <w:rPr>
                                  <w:sz w:val="16"/>
                                  <w:szCs w:val="16"/>
                                </w:rPr>
                              </w:pPr>
                            </w:p>
                          </w:tc>
                          <w:tc>
                            <w:tcPr>
                              <w:tcW w:w="83.50pt" w:type="dxa"/>
                              <w:gridSpan w:val="2"/>
                              <w:tcBorders>
                                <w:top w:val="single" w:sz="12" w:space="0" w:color="auto"/>
                                <w:start w:val="single" w:sz="4" w:space="0" w:color="auto"/>
                                <w:bottom w:val="single" w:sz="4" w:space="0" w:color="auto"/>
                              </w:tcBorders>
                              <w:vAlign w:val="center"/>
                            </w:tcPr>
                            <w:p w14:paraId="5CF7E305" w14:textId="77777777" w:rsidR="00EC4D1C" w:rsidRPr="00C65189" w:rsidRDefault="00EC4D1C" w:rsidP="00EC4D1C">
                              <w:pPr>
                                <w:pStyle w:val="PredefinidoTAEE"/>
                                <w:tabs>
                                  <w:tab w:val="start" w:pos="21.30pt"/>
                                </w:tabs>
                                <w:spacing w:before="2pt" w:after="2pt"/>
                                <w:ind w:firstLine="0pt"/>
                                <w:jc w:val="center"/>
                                <w:rPr>
                                  <w:sz w:val="16"/>
                                  <w:szCs w:val="16"/>
                                </w:rPr>
                              </w:pPr>
                              <w:r w:rsidRPr="00980D51">
                                <w:rPr>
                                  <w:sz w:val="16"/>
                                  <w:szCs w:val="16"/>
                                </w:rPr>
                                <w:t>Average valuation</w:t>
                              </w:r>
                            </w:p>
                          </w:tc>
                          <w:tc>
                            <w:tcPr>
                              <w:tcW w:w="39.85pt" w:type="dxa"/>
                              <w:tcBorders>
                                <w:top w:val="single" w:sz="12" w:space="0" w:color="auto"/>
                                <w:bottom w:val="single" w:sz="4" w:space="0" w:color="auto"/>
                                <w:end w:val="single" w:sz="4" w:space="0" w:color="auto"/>
                              </w:tcBorders>
                              <w:vAlign w:val="center"/>
                            </w:tcPr>
                            <w:p w14:paraId="2CCD0F29" w14:textId="77777777" w:rsidR="00EC4D1C" w:rsidRPr="00C65189" w:rsidRDefault="00EC4D1C" w:rsidP="00EC4D1C">
                              <w:pPr>
                                <w:pStyle w:val="PredefinidoTAEE"/>
                                <w:tabs>
                                  <w:tab w:val="start" w:pos="21.30pt"/>
                                </w:tabs>
                                <w:spacing w:before="2pt" w:after="2pt"/>
                                <w:ind w:firstLine="0pt"/>
                                <w:jc w:val="center"/>
                                <w:rPr>
                                  <w:sz w:val="16"/>
                                  <w:szCs w:val="16"/>
                                </w:rPr>
                              </w:pPr>
                              <w:r w:rsidRPr="00C65189">
                                <w:rPr>
                                  <w:sz w:val="16"/>
                                  <w:szCs w:val="16"/>
                                </w:rPr>
                                <w:t>3</w:t>
                              </w:r>
                              <w:r>
                                <w:rPr>
                                  <w:sz w:val="16"/>
                                  <w:szCs w:val="16"/>
                                </w:rPr>
                                <w:t>.</w:t>
                              </w:r>
                              <w:r w:rsidRPr="00C65189">
                                <w:rPr>
                                  <w:sz w:val="16"/>
                                  <w:szCs w:val="16"/>
                                </w:rPr>
                                <w:t>74</w:t>
                              </w:r>
                            </w:p>
                          </w:tc>
                        </w:tr>
                      </w:tbl>
                      <w:p w14:paraId="4435D742" w14:textId="06C354F3" w:rsidR="00FC504C" w:rsidRPr="00C65189" w:rsidRDefault="00EC4D1C" w:rsidP="00EC4D1C">
                        <w:pPr>
                          <w:pStyle w:val="tablehead"/>
                          <w:numPr>
                            <w:ilvl w:val="0"/>
                            <w:numId w:val="0"/>
                          </w:numPr>
                          <w:tabs>
                            <w:tab w:val="start" w:pos="56.70pt"/>
                          </w:tabs>
                          <w:jc w:val="both"/>
                        </w:pPr>
                        <w:r w:rsidRPr="000208FF">
                          <w:t xml:space="preserve">TABLE </w:t>
                        </w:r>
                        <w:r>
                          <w:t>VI</w:t>
                        </w:r>
                        <w:r w:rsidRPr="000208FF">
                          <w:t xml:space="preserve">. </w:t>
                        </w:r>
                        <w:r w:rsidRPr="000208FF">
                          <w:tab/>
                        </w:r>
                        <w:r w:rsidR="00FC504C" w:rsidRPr="00C65189">
                          <w:t>Assessment of the second evaluation stage</w:t>
                        </w:r>
                      </w:p>
                      <w:tbl>
                        <w:tblPr>
                          <w:tblStyle w:val="Tablaconcuadrcula"/>
                          <w:tblW w:w="243.05pt" w:type="dxa"/>
                          <w:jc w:val="center"/>
                          <w:tblLook w:firstRow="1" w:lastRow="0" w:firstColumn="1" w:lastColumn="0" w:noHBand="0" w:noVBand="1"/>
                        </w:tblPr>
                        <w:tblGrid>
                          <w:gridCol w:w="801"/>
                          <w:gridCol w:w="796"/>
                          <w:gridCol w:w="797"/>
                          <w:gridCol w:w="874"/>
                          <w:gridCol w:w="796"/>
                          <w:gridCol w:w="797"/>
                        </w:tblGrid>
                        <w:tr w:rsidR="00FC504C" w:rsidRPr="00C65189" w14:paraId="09D0F7DA" w14:textId="77777777" w:rsidTr="00EC4D1C">
                          <w:trPr>
                            <w:jc w:val="center"/>
                          </w:trPr>
                          <w:tc>
                            <w:tcPr>
                              <w:tcW w:w="243.05pt" w:type="dxa"/>
                              <w:gridSpan w:val="6"/>
                              <w:tcBorders>
                                <w:top w:val="single" w:sz="12" w:space="0" w:color="auto"/>
                                <w:bottom w:val="nil"/>
                              </w:tcBorders>
                              <w:vAlign w:val="center"/>
                            </w:tcPr>
                            <w:p w14:paraId="608FDAFD" w14:textId="77777777" w:rsidR="00FC504C" w:rsidRPr="00C65189" w:rsidRDefault="00FC504C" w:rsidP="00FC504C">
                              <w:pPr>
                                <w:pStyle w:val="PredefinidoTAEE"/>
                                <w:tabs>
                                  <w:tab w:val="start" w:pos="21.30pt"/>
                                </w:tabs>
                                <w:spacing w:before="2pt" w:after="1pt"/>
                                <w:ind w:firstLine="0pt"/>
                                <w:jc w:val="center"/>
                                <w:rPr>
                                  <w:b/>
                                  <w:bCs/>
                                  <w:i/>
                                  <w:iCs/>
                                  <w:sz w:val="16"/>
                                  <w:szCs w:val="16"/>
                                </w:rPr>
                              </w:pPr>
                              <w:r w:rsidRPr="00C65189">
                                <w:rPr>
                                  <w:b/>
                                  <w:i/>
                                  <w:sz w:val="16"/>
                                  <w:szCs w:val="16"/>
                                </w:rPr>
                                <w:t>Rating from 0 to 5: ease of creating new activities</w:t>
                              </w:r>
                            </w:p>
                          </w:tc>
                        </w:tr>
                        <w:tr w:rsidR="00FC504C" w:rsidRPr="00C65189" w14:paraId="79A18000" w14:textId="77777777" w:rsidTr="00EC4D1C">
                          <w:trPr>
                            <w:jc w:val="center"/>
                          </w:trPr>
                          <w:tc>
                            <w:tcPr>
                              <w:tcW w:w="40.05pt" w:type="dxa"/>
                              <w:tcBorders>
                                <w:top w:val="nil"/>
                                <w:bottom w:val="single" w:sz="12" w:space="0" w:color="auto"/>
                                <w:end w:val="nil"/>
                              </w:tcBorders>
                              <w:vAlign w:val="center"/>
                            </w:tcPr>
                            <w:p w14:paraId="30C114CD"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0</w:t>
                              </w:r>
                            </w:p>
                          </w:tc>
                          <w:tc>
                            <w:tcPr>
                              <w:tcW w:w="39.80pt" w:type="dxa"/>
                              <w:tcBorders>
                                <w:top w:val="nil"/>
                                <w:start w:val="nil"/>
                                <w:bottom w:val="single" w:sz="12" w:space="0" w:color="auto"/>
                                <w:end w:val="nil"/>
                              </w:tcBorders>
                              <w:vAlign w:val="center"/>
                            </w:tcPr>
                            <w:p w14:paraId="7A47D58F"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1</w:t>
                              </w:r>
                            </w:p>
                          </w:tc>
                          <w:tc>
                            <w:tcPr>
                              <w:tcW w:w="39.85pt" w:type="dxa"/>
                              <w:tcBorders>
                                <w:top w:val="nil"/>
                                <w:start w:val="nil"/>
                                <w:bottom w:val="single" w:sz="12" w:space="0" w:color="auto"/>
                                <w:end w:val="nil"/>
                              </w:tcBorders>
                              <w:vAlign w:val="center"/>
                            </w:tcPr>
                            <w:p w14:paraId="30D8CE07"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2</w:t>
                              </w:r>
                            </w:p>
                          </w:tc>
                          <w:tc>
                            <w:tcPr>
                              <w:tcW w:w="43.70pt" w:type="dxa"/>
                              <w:tcBorders>
                                <w:top w:val="nil"/>
                                <w:start w:val="nil"/>
                                <w:bottom w:val="single" w:sz="12" w:space="0" w:color="auto"/>
                                <w:end w:val="nil"/>
                              </w:tcBorders>
                              <w:vAlign w:val="center"/>
                            </w:tcPr>
                            <w:p w14:paraId="0864BEC9"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3</w:t>
                              </w:r>
                            </w:p>
                          </w:tc>
                          <w:tc>
                            <w:tcPr>
                              <w:tcW w:w="39.80pt" w:type="dxa"/>
                              <w:tcBorders>
                                <w:top w:val="nil"/>
                                <w:start w:val="nil"/>
                                <w:bottom w:val="single" w:sz="12" w:space="0" w:color="auto"/>
                                <w:end w:val="nil"/>
                              </w:tcBorders>
                              <w:vAlign w:val="center"/>
                            </w:tcPr>
                            <w:p w14:paraId="1BF7C923"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4</w:t>
                              </w:r>
                            </w:p>
                          </w:tc>
                          <w:tc>
                            <w:tcPr>
                              <w:tcW w:w="39.85pt" w:type="dxa"/>
                              <w:tcBorders>
                                <w:top w:val="nil"/>
                                <w:start w:val="nil"/>
                                <w:bottom w:val="single" w:sz="12" w:space="0" w:color="auto"/>
                              </w:tcBorders>
                              <w:vAlign w:val="center"/>
                            </w:tcPr>
                            <w:p w14:paraId="0BEC0C53"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5</w:t>
                              </w:r>
                            </w:p>
                          </w:tc>
                        </w:tr>
                        <w:tr w:rsidR="00FC504C" w:rsidRPr="00C65189" w14:paraId="5945E5B2" w14:textId="77777777" w:rsidTr="00EC4D1C">
                          <w:trPr>
                            <w:jc w:val="center"/>
                          </w:trPr>
                          <w:tc>
                            <w:tcPr>
                              <w:tcW w:w="40.05pt" w:type="dxa"/>
                              <w:tcBorders>
                                <w:top w:val="single" w:sz="12" w:space="0" w:color="auto"/>
                                <w:bottom w:val="single" w:sz="4" w:space="0" w:color="auto"/>
                              </w:tcBorders>
                              <w:vAlign w:val="center"/>
                            </w:tcPr>
                            <w:p w14:paraId="43B87483" w14:textId="77777777" w:rsidR="00FC504C" w:rsidRPr="00C65189" w:rsidRDefault="00FC504C" w:rsidP="00FC504C">
                              <w:pPr>
                                <w:pStyle w:val="PredefinidoTAEE"/>
                                <w:tabs>
                                  <w:tab w:val="start" w:pos="21.30pt"/>
                                </w:tabs>
                                <w:spacing w:before="2pt" w:after="0pt"/>
                                <w:ind w:firstLine="0pt"/>
                                <w:jc w:val="center"/>
                                <w:rPr>
                                  <w:sz w:val="16"/>
                                  <w:szCs w:val="16"/>
                                </w:rPr>
                              </w:pPr>
                              <w:r w:rsidRPr="00C65189">
                                <w:rPr>
                                  <w:sz w:val="16"/>
                                  <w:szCs w:val="16"/>
                                </w:rPr>
                                <w:t xml:space="preserve">1 </w:t>
                              </w:r>
                            </w:p>
                            <w:p w14:paraId="165AB0D1" w14:textId="77777777" w:rsidR="00FC504C" w:rsidRPr="00C65189" w:rsidRDefault="00FC504C" w:rsidP="00FC504C">
                              <w:pPr>
                                <w:pStyle w:val="PredefinidoTAEE"/>
                                <w:tabs>
                                  <w:tab w:val="start" w:pos="21.30pt"/>
                                </w:tabs>
                                <w:spacing w:after="2pt"/>
                                <w:ind w:firstLine="0pt"/>
                                <w:jc w:val="center"/>
                                <w:rPr>
                                  <w:sz w:val="16"/>
                                  <w:szCs w:val="16"/>
                                </w:rPr>
                              </w:pPr>
                              <w:r w:rsidRPr="00C65189">
                                <w:rPr>
                                  <w:sz w:val="16"/>
                                  <w:szCs w:val="16"/>
                                </w:rPr>
                                <w:t>(3%)</w:t>
                              </w:r>
                            </w:p>
                          </w:tc>
                          <w:tc>
                            <w:tcPr>
                              <w:tcW w:w="39.80pt" w:type="dxa"/>
                              <w:tcBorders>
                                <w:top w:val="single" w:sz="12" w:space="0" w:color="auto"/>
                                <w:bottom w:val="single" w:sz="4" w:space="0" w:color="auto"/>
                              </w:tcBorders>
                              <w:vAlign w:val="center"/>
                            </w:tcPr>
                            <w:p w14:paraId="303DF2A1"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 xml:space="preserve">3 </w:t>
                              </w:r>
                            </w:p>
                            <w:p w14:paraId="5391E6E0"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9%)</w:t>
                              </w:r>
                            </w:p>
                          </w:tc>
                          <w:tc>
                            <w:tcPr>
                              <w:tcW w:w="39.85pt" w:type="dxa"/>
                              <w:tcBorders>
                                <w:top w:val="single" w:sz="12" w:space="0" w:color="auto"/>
                                <w:bottom w:val="single" w:sz="4" w:space="0" w:color="auto"/>
                              </w:tcBorders>
                              <w:vAlign w:val="center"/>
                            </w:tcPr>
                            <w:p w14:paraId="1F52F7CB"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5</w:t>
                              </w:r>
                            </w:p>
                            <w:p w14:paraId="4CF8E71C"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 xml:space="preserve"> (15%)</w:t>
                              </w:r>
                            </w:p>
                          </w:tc>
                          <w:tc>
                            <w:tcPr>
                              <w:tcW w:w="43.70pt" w:type="dxa"/>
                              <w:tcBorders>
                                <w:top w:val="single" w:sz="12" w:space="0" w:color="auto"/>
                                <w:bottom w:val="single" w:sz="12" w:space="0" w:color="auto"/>
                              </w:tcBorders>
                              <w:vAlign w:val="center"/>
                            </w:tcPr>
                            <w:p w14:paraId="03C6F824"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11</w:t>
                              </w:r>
                            </w:p>
                            <w:p w14:paraId="032A1DD3"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32%)</w:t>
                              </w:r>
                            </w:p>
                          </w:tc>
                          <w:tc>
                            <w:tcPr>
                              <w:tcW w:w="39.80pt" w:type="dxa"/>
                              <w:tcBorders>
                                <w:top w:val="single" w:sz="12" w:space="0" w:color="auto"/>
                                <w:bottom w:val="single" w:sz="12" w:space="0" w:color="auto"/>
                              </w:tcBorders>
                              <w:vAlign w:val="center"/>
                            </w:tcPr>
                            <w:p w14:paraId="01C6E998"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10</w:t>
                              </w:r>
                            </w:p>
                            <w:p w14:paraId="46FC19B4"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29%)</w:t>
                              </w:r>
                            </w:p>
                          </w:tc>
                          <w:tc>
                            <w:tcPr>
                              <w:tcW w:w="39.85pt" w:type="dxa"/>
                              <w:tcBorders>
                                <w:top w:val="single" w:sz="12" w:space="0" w:color="auto"/>
                                <w:bottom w:val="single" w:sz="12" w:space="0" w:color="auto"/>
                              </w:tcBorders>
                              <w:vAlign w:val="center"/>
                            </w:tcPr>
                            <w:p w14:paraId="5072E2AE"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 xml:space="preserve">4 </w:t>
                              </w:r>
                            </w:p>
                            <w:p w14:paraId="626F0CAB" w14:textId="77777777" w:rsidR="00FC504C" w:rsidRPr="00C65189" w:rsidRDefault="00FC504C" w:rsidP="00FC504C">
                              <w:pPr>
                                <w:pStyle w:val="PredefinidoTAEE"/>
                                <w:tabs>
                                  <w:tab w:val="start" w:pos="21.30pt"/>
                                </w:tabs>
                                <w:spacing w:after="0pt"/>
                                <w:ind w:firstLine="0pt"/>
                                <w:jc w:val="center"/>
                                <w:rPr>
                                  <w:sz w:val="16"/>
                                  <w:szCs w:val="16"/>
                                </w:rPr>
                              </w:pPr>
                              <w:r w:rsidRPr="00C65189">
                                <w:rPr>
                                  <w:sz w:val="16"/>
                                  <w:szCs w:val="16"/>
                                </w:rPr>
                                <w:t>(12%)</w:t>
                              </w:r>
                            </w:p>
                          </w:tc>
                        </w:tr>
                        <w:tr w:rsidR="00FC504C" w:rsidRPr="00C65189" w14:paraId="49506DB4" w14:textId="77777777" w:rsidTr="00EC4D1C">
                          <w:trPr>
                            <w:jc w:val="center"/>
                          </w:trPr>
                          <w:tc>
                            <w:tcPr>
                              <w:tcW w:w="40.05pt" w:type="dxa"/>
                              <w:tcBorders>
                                <w:start w:val="nil"/>
                                <w:bottom w:val="nil"/>
                                <w:end w:val="nil"/>
                              </w:tcBorders>
                              <w:vAlign w:val="center"/>
                            </w:tcPr>
                            <w:p w14:paraId="6989B4E1"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39.80pt" w:type="dxa"/>
                              <w:tcBorders>
                                <w:start w:val="nil"/>
                                <w:bottom w:val="nil"/>
                                <w:end w:val="nil"/>
                              </w:tcBorders>
                              <w:vAlign w:val="center"/>
                            </w:tcPr>
                            <w:p w14:paraId="62ED060F"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39.85pt" w:type="dxa"/>
                              <w:tcBorders>
                                <w:start w:val="nil"/>
                                <w:bottom w:val="nil"/>
                                <w:end w:val="single" w:sz="4" w:space="0" w:color="auto"/>
                              </w:tcBorders>
                              <w:vAlign w:val="center"/>
                            </w:tcPr>
                            <w:p w14:paraId="3A0E63FD"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83.50pt" w:type="dxa"/>
                              <w:gridSpan w:val="2"/>
                              <w:tcBorders>
                                <w:top w:val="single" w:sz="12" w:space="0" w:color="auto"/>
                                <w:start w:val="single" w:sz="4" w:space="0" w:color="auto"/>
                                <w:bottom w:val="single" w:sz="4" w:space="0" w:color="auto"/>
                              </w:tcBorders>
                              <w:vAlign w:val="center"/>
                            </w:tcPr>
                            <w:p w14:paraId="551EA206" w14:textId="77777777" w:rsidR="00FC504C" w:rsidRPr="00C65189" w:rsidRDefault="00FC504C" w:rsidP="00FC504C">
                              <w:pPr>
                                <w:pStyle w:val="PredefinidoTAEE"/>
                                <w:tabs>
                                  <w:tab w:val="start" w:pos="21.30pt"/>
                                </w:tabs>
                                <w:spacing w:before="2pt" w:after="2pt"/>
                                <w:ind w:firstLine="0pt"/>
                                <w:jc w:val="center"/>
                                <w:rPr>
                                  <w:sz w:val="16"/>
                                  <w:szCs w:val="16"/>
                                </w:rPr>
                              </w:pPr>
                              <w:r w:rsidRPr="00980D51">
                                <w:rPr>
                                  <w:sz w:val="16"/>
                                  <w:szCs w:val="16"/>
                                </w:rPr>
                                <w:t>Average valuation</w:t>
                              </w:r>
                            </w:p>
                          </w:tc>
                          <w:tc>
                            <w:tcPr>
                              <w:tcW w:w="39.85pt" w:type="dxa"/>
                              <w:tcBorders>
                                <w:top w:val="single" w:sz="12" w:space="0" w:color="auto"/>
                                <w:bottom w:val="single" w:sz="4" w:space="0" w:color="auto"/>
                                <w:end w:val="single" w:sz="4" w:space="0" w:color="auto"/>
                              </w:tcBorders>
                              <w:vAlign w:val="center"/>
                            </w:tcPr>
                            <w:p w14:paraId="133A941A" w14:textId="77777777" w:rsidR="00FC504C" w:rsidRPr="00C65189" w:rsidRDefault="00FC504C" w:rsidP="00FC504C">
                              <w:pPr>
                                <w:pStyle w:val="PredefinidoTAEE"/>
                                <w:tabs>
                                  <w:tab w:val="start" w:pos="21.30pt"/>
                                </w:tabs>
                                <w:spacing w:before="2pt" w:after="2pt"/>
                                <w:ind w:firstLine="0pt"/>
                                <w:jc w:val="center"/>
                                <w:rPr>
                                  <w:sz w:val="16"/>
                                  <w:szCs w:val="16"/>
                                </w:rPr>
                              </w:pPr>
                              <w:r w:rsidRPr="00C65189">
                                <w:rPr>
                                  <w:sz w:val="16"/>
                                  <w:szCs w:val="16"/>
                                </w:rPr>
                                <w:t>3</w:t>
                              </w:r>
                              <w:r>
                                <w:rPr>
                                  <w:sz w:val="16"/>
                                  <w:szCs w:val="16"/>
                                </w:rPr>
                                <w:t>.</w:t>
                              </w:r>
                              <w:r w:rsidRPr="00C65189">
                                <w:rPr>
                                  <w:sz w:val="16"/>
                                  <w:szCs w:val="16"/>
                                </w:rPr>
                                <w:t>12</w:t>
                              </w:r>
                            </w:p>
                          </w:tc>
                        </w:tr>
                      </w:tbl>
                      <w:p w14:paraId="02818F4F" w14:textId="43AF6AB1" w:rsidR="00FC504C" w:rsidRPr="00C65189" w:rsidRDefault="00EC4D1C" w:rsidP="00EC4D1C">
                        <w:pPr>
                          <w:pStyle w:val="tablehead"/>
                          <w:numPr>
                            <w:ilvl w:val="0"/>
                            <w:numId w:val="0"/>
                          </w:numPr>
                          <w:tabs>
                            <w:tab w:val="start" w:pos="56.70pt"/>
                          </w:tabs>
                        </w:pPr>
                        <w:r w:rsidRPr="000208FF">
                          <w:t xml:space="preserve">TABLE </w:t>
                        </w:r>
                        <w:r>
                          <w:t>VII</w:t>
                        </w:r>
                        <w:r w:rsidRPr="000208FF">
                          <w:t xml:space="preserve">. </w:t>
                        </w:r>
                        <w:r w:rsidRPr="000208FF">
                          <w:tab/>
                        </w:r>
                        <w:r w:rsidR="00FC504C" w:rsidRPr="00C65189">
                          <w:t>Assessment of the thirds evaluation stage</w:t>
                        </w:r>
                      </w:p>
                      <w:tbl>
                        <w:tblPr>
                          <w:tblStyle w:val="Tablaconcuadrcula"/>
                          <w:tblW w:w="243.05pt" w:type="dxa"/>
                          <w:jc w:val="center"/>
                          <w:tblLook w:firstRow="1" w:lastRow="0" w:firstColumn="1" w:lastColumn="0" w:noHBand="0" w:noVBand="1"/>
                        </w:tblPr>
                        <w:tblGrid>
                          <w:gridCol w:w="801"/>
                          <w:gridCol w:w="796"/>
                          <w:gridCol w:w="797"/>
                          <w:gridCol w:w="874"/>
                          <w:gridCol w:w="796"/>
                          <w:gridCol w:w="797"/>
                        </w:tblGrid>
                        <w:tr w:rsidR="00FC504C" w:rsidRPr="00C65189" w14:paraId="67F6AB50" w14:textId="77777777" w:rsidTr="00EC4D1C">
                          <w:trPr>
                            <w:jc w:val="center"/>
                          </w:trPr>
                          <w:tc>
                            <w:tcPr>
                              <w:tcW w:w="243.05pt" w:type="dxa"/>
                              <w:gridSpan w:val="6"/>
                              <w:tcBorders>
                                <w:top w:val="single" w:sz="12" w:space="0" w:color="auto"/>
                                <w:bottom w:val="nil"/>
                              </w:tcBorders>
                              <w:vAlign w:val="center"/>
                            </w:tcPr>
                            <w:p w14:paraId="3F63851E" w14:textId="77777777" w:rsidR="00FC504C" w:rsidRPr="00C65189" w:rsidRDefault="00FC504C" w:rsidP="00FC504C">
                              <w:pPr>
                                <w:pStyle w:val="PredefinidoTAEE"/>
                                <w:tabs>
                                  <w:tab w:val="start" w:pos="21.30pt"/>
                                </w:tabs>
                                <w:spacing w:before="2pt" w:after="1pt"/>
                                <w:ind w:firstLine="0pt"/>
                                <w:jc w:val="center"/>
                                <w:rPr>
                                  <w:b/>
                                  <w:bCs/>
                                  <w:i/>
                                  <w:iCs/>
                                  <w:sz w:val="16"/>
                                  <w:szCs w:val="16"/>
                                </w:rPr>
                              </w:pPr>
                              <w:r w:rsidRPr="00C65189">
                                <w:rPr>
                                  <w:b/>
                                  <w:i/>
                                  <w:sz w:val="16"/>
                                  <w:szCs w:val="16"/>
                                </w:rPr>
                                <w:t>Rating from 0 to 5: perceived usefulness of interactive activities vs. a static set of predefined activities</w:t>
                              </w:r>
                            </w:p>
                          </w:tc>
                        </w:tr>
                        <w:tr w:rsidR="00FC504C" w:rsidRPr="00C65189" w14:paraId="6F26335B" w14:textId="77777777" w:rsidTr="00EC4D1C">
                          <w:trPr>
                            <w:jc w:val="center"/>
                          </w:trPr>
                          <w:tc>
                            <w:tcPr>
                              <w:tcW w:w="40.05pt" w:type="dxa"/>
                              <w:tcBorders>
                                <w:top w:val="nil"/>
                                <w:bottom w:val="single" w:sz="12" w:space="0" w:color="auto"/>
                                <w:end w:val="nil"/>
                              </w:tcBorders>
                              <w:vAlign w:val="center"/>
                            </w:tcPr>
                            <w:p w14:paraId="7D16FD9E"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0</w:t>
                              </w:r>
                            </w:p>
                          </w:tc>
                          <w:tc>
                            <w:tcPr>
                              <w:tcW w:w="39.80pt" w:type="dxa"/>
                              <w:tcBorders>
                                <w:top w:val="nil"/>
                                <w:start w:val="nil"/>
                                <w:bottom w:val="single" w:sz="12" w:space="0" w:color="auto"/>
                                <w:end w:val="nil"/>
                              </w:tcBorders>
                              <w:vAlign w:val="center"/>
                            </w:tcPr>
                            <w:p w14:paraId="760C8344"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1</w:t>
                              </w:r>
                            </w:p>
                          </w:tc>
                          <w:tc>
                            <w:tcPr>
                              <w:tcW w:w="39.85pt" w:type="dxa"/>
                              <w:tcBorders>
                                <w:top w:val="nil"/>
                                <w:start w:val="nil"/>
                                <w:bottom w:val="single" w:sz="12" w:space="0" w:color="auto"/>
                                <w:end w:val="nil"/>
                              </w:tcBorders>
                              <w:vAlign w:val="center"/>
                            </w:tcPr>
                            <w:p w14:paraId="5914C50F"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2</w:t>
                              </w:r>
                            </w:p>
                          </w:tc>
                          <w:tc>
                            <w:tcPr>
                              <w:tcW w:w="43.70pt" w:type="dxa"/>
                              <w:tcBorders>
                                <w:top w:val="nil"/>
                                <w:start w:val="nil"/>
                                <w:bottom w:val="single" w:sz="12" w:space="0" w:color="auto"/>
                                <w:end w:val="nil"/>
                              </w:tcBorders>
                              <w:vAlign w:val="center"/>
                            </w:tcPr>
                            <w:p w14:paraId="0CD8A5F2"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3</w:t>
                              </w:r>
                            </w:p>
                          </w:tc>
                          <w:tc>
                            <w:tcPr>
                              <w:tcW w:w="39.80pt" w:type="dxa"/>
                              <w:tcBorders>
                                <w:top w:val="nil"/>
                                <w:start w:val="nil"/>
                                <w:bottom w:val="single" w:sz="12" w:space="0" w:color="auto"/>
                                <w:end w:val="nil"/>
                              </w:tcBorders>
                              <w:vAlign w:val="center"/>
                            </w:tcPr>
                            <w:p w14:paraId="6E62F20E"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4</w:t>
                              </w:r>
                            </w:p>
                          </w:tc>
                          <w:tc>
                            <w:tcPr>
                              <w:tcW w:w="39.85pt" w:type="dxa"/>
                              <w:tcBorders>
                                <w:top w:val="nil"/>
                                <w:start w:val="nil"/>
                                <w:bottom w:val="single" w:sz="12" w:space="0" w:color="auto"/>
                              </w:tcBorders>
                              <w:vAlign w:val="center"/>
                            </w:tcPr>
                            <w:p w14:paraId="64ECE551"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5</w:t>
                              </w:r>
                            </w:p>
                          </w:tc>
                        </w:tr>
                        <w:tr w:rsidR="00FC504C" w:rsidRPr="00C65189" w14:paraId="63D6E561" w14:textId="77777777" w:rsidTr="00EC4D1C">
                          <w:trPr>
                            <w:jc w:val="center"/>
                          </w:trPr>
                          <w:tc>
                            <w:tcPr>
                              <w:tcW w:w="40.05pt" w:type="dxa"/>
                              <w:tcBorders>
                                <w:top w:val="single" w:sz="12" w:space="0" w:color="auto"/>
                                <w:bottom w:val="single" w:sz="4" w:space="0" w:color="auto"/>
                              </w:tcBorders>
                              <w:vAlign w:val="center"/>
                            </w:tcPr>
                            <w:p w14:paraId="278D2F95" w14:textId="77777777" w:rsidR="00FC504C" w:rsidRDefault="00FC504C" w:rsidP="00FC504C">
                              <w:pPr>
                                <w:pStyle w:val="PredefinidoTAEE"/>
                                <w:tabs>
                                  <w:tab w:val="start" w:pos="21.30pt"/>
                                </w:tabs>
                                <w:spacing w:before="2pt" w:after="0pt"/>
                                <w:ind w:firstLine="0pt"/>
                                <w:jc w:val="center"/>
                                <w:rPr>
                                  <w:sz w:val="16"/>
                                  <w:szCs w:val="16"/>
                                </w:rPr>
                              </w:pPr>
                              <w:r>
                                <w:rPr>
                                  <w:sz w:val="16"/>
                                  <w:szCs w:val="16"/>
                                </w:rPr>
                                <w:t>0</w:t>
                              </w:r>
                            </w:p>
                            <w:p w14:paraId="6E6734FA" w14:textId="77777777" w:rsidR="00FC504C" w:rsidRPr="00C65189" w:rsidRDefault="00FC504C" w:rsidP="00FC504C">
                              <w:pPr>
                                <w:pStyle w:val="PredefinidoTAEE"/>
                                <w:tabs>
                                  <w:tab w:val="start" w:pos="21.30pt"/>
                                </w:tabs>
                                <w:spacing w:after="2pt"/>
                                <w:ind w:firstLine="0pt"/>
                                <w:jc w:val="center"/>
                                <w:rPr>
                                  <w:sz w:val="16"/>
                                  <w:szCs w:val="16"/>
                                </w:rPr>
                              </w:pPr>
                              <w:r>
                                <w:rPr>
                                  <w:sz w:val="16"/>
                                  <w:szCs w:val="16"/>
                                </w:rPr>
                                <w:t>(0%)</w:t>
                              </w:r>
                            </w:p>
                          </w:tc>
                          <w:tc>
                            <w:tcPr>
                              <w:tcW w:w="39.80pt" w:type="dxa"/>
                              <w:tcBorders>
                                <w:top w:val="single" w:sz="12" w:space="0" w:color="auto"/>
                                <w:bottom w:val="single" w:sz="4" w:space="0" w:color="auto"/>
                              </w:tcBorders>
                              <w:vAlign w:val="center"/>
                            </w:tcPr>
                            <w:p w14:paraId="08685076" w14:textId="77777777" w:rsidR="00FC504C" w:rsidRDefault="00FC504C" w:rsidP="00FC504C">
                              <w:pPr>
                                <w:pStyle w:val="PredefinidoTAEE"/>
                                <w:tabs>
                                  <w:tab w:val="start" w:pos="21.30pt"/>
                                </w:tabs>
                                <w:spacing w:after="0pt"/>
                                <w:ind w:firstLine="0pt"/>
                                <w:jc w:val="center"/>
                                <w:rPr>
                                  <w:sz w:val="16"/>
                                  <w:szCs w:val="16"/>
                                </w:rPr>
                              </w:pPr>
                              <w:r>
                                <w:rPr>
                                  <w:sz w:val="16"/>
                                  <w:szCs w:val="16"/>
                                </w:rPr>
                                <w:t>1</w:t>
                              </w:r>
                            </w:p>
                            <w:p w14:paraId="24E3793D"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3%)</w:t>
                              </w:r>
                            </w:p>
                          </w:tc>
                          <w:tc>
                            <w:tcPr>
                              <w:tcW w:w="39.85pt" w:type="dxa"/>
                              <w:tcBorders>
                                <w:top w:val="single" w:sz="12" w:space="0" w:color="auto"/>
                                <w:bottom w:val="single" w:sz="4" w:space="0" w:color="auto"/>
                              </w:tcBorders>
                              <w:vAlign w:val="center"/>
                            </w:tcPr>
                            <w:p w14:paraId="45AEDFBE" w14:textId="77777777" w:rsidR="00FC504C" w:rsidRDefault="00FC504C" w:rsidP="00FC504C">
                              <w:pPr>
                                <w:pStyle w:val="PredefinidoTAEE"/>
                                <w:tabs>
                                  <w:tab w:val="start" w:pos="21.30pt"/>
                                </w:tabs>
                                <w:spacing w:after="0pt"/>
                                <w:ind w:firstLine="0pt"/>
                                <w:jc w:val="center"/>
                                <w:rPr>
                                  <w:sz w:val="16"/>
                                  <w:szCs w:val="16"/>
                                </w:rPr>
                              </w:pPr>
                              <w:r>
                                <w:rPr>
                                  <w:sz w:val="16"/>
                                  <w:szCs w:val="16"/>
                                </w:rPr>
                                <w:t>2</w:t>
                              </w:r>
                            </w:p>
                            <w:p w14:paraId="60CA59E8"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6%)</w:t>
                              </w:r>
                            </w:p>
                          </w:tc>
                          <w:tc>
                            <w:tcPr>
                              <w:tcW w:w="43.70pt" w:type="dxa"/>
                              <w:tcBorders>
                                <w:top w:val="single" w:sz="12" w:space="0" w:color="auto"/>
                                <w:bottom w:val="single" w:sz="12" w:space="0" w:color="auto"/>
                              </w:tcBorders>
                              <w:vAlign w:val="center"/>
                            </w:tcPr>
                            <w:p w14:paraId="4DE809F9" w14:textId="77777777" w:rsidR="00FC504C" w:rsidRDefault="00FC504C" w:rsidP="00FC504C">
                              <w:pPr>
                                <w:pStyle w:val="PredefinidoTAEE"/>
                                <w:tabs>
                                  <w:tab w:val="start" w:pos="21.30pt"/>
                                </w:tabs>
                                <w:spacing w:after="0pt"/>
                                <w:ind w:firstLine="0pt"/>
                                <w:jc w:val="center"/>
                                <w:rPr>
                                  <w:sz w:val="16"/>
                                  <w:szCs w:val="16"/>
                                </w:rPr>
                              </w:pPr>
                              <w:r>
                                <w:rPr>
                                  <w:sz w:val="16"/>
                                  <w:szCs w:val="16"/>
                                </w:rPr>
                                <w:t>9</w:t>
                              </w:r>
                            </w:p>
                            <w:p w14:paraId="59D3767D"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27%)</w:t>
                              </w:r>
                            </w:p>
                          </w:tc>
                          <w:tc>
                            <w:tcPr>
                              <w:tcW w:w="39.80pt" w:type="dxa"/>
                              <w:tcBorders>
                                <w:top w:val="single" w:sz="12" w:space="0" w:color="auto"/>
                                <w:bottom w:val="single" w:sz="12" w:space="0" w:color="auto"/>
                              </w:tcBorders>
                              <w:vAlign w:val="center"/>
                            </w:tcPr>
                            <w:p w14:paraId="20757BDE" w14:textId="77777777" w:rsidR="00FC504C" w:rsidRDefault="00FC504C" w:rsidP="00FC504C">
                              <w:pPr>
                                <w:pStyle w:val="PredefinidoTAEE"/>
                                <w:tabs>
                                  <w:tab w:val="start" w:pos="21.30pt"/>
                                </w:tabs>
                                <w:spacing w:after="0pt"/>
                                <w:ind w:firstLine="0pt"/>
                                <w:jc w:val="center"/>
                                <w:rPr>
                                  <w:sz w:val="16"/>
                                  <w:szCs w:val="16"/>
                                </w:rPr>
                              </w:pPr>
                              <w:r>
                                <w:rPr>
                                  <w:sz w:val="16"/>
                                  <w:szCs w:val="16"/>
                                </w:rPr>
                                <w:t>13</w:t>
                              </w:r>
                            </w:p>
                            <w:p w14:paraId="561DC10C"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38%)</w:t>
                              </w:r>
                            </w:p>
                          </w:tc>
                          <w:tc>
                            <w:tcPr>
                              <w:tcW w:w="39.85pt" w:type="dxa"/>
                              <w:tcBorders>
                                <w:top w:val="single" w:sz="12" w:space="0" w:color="auto"/>
                                <w:bottom w:val="single" w:sz="12" w:space="0" w:color="auto"/>
                              </w:tcBorders>
                              <w:vAlign w:val="center"/>
                            </w:tcPr>
                            <w:p w14:paraId="4E83DB8D" w14:textId="77777777" w:rsidR="00FC504C" w:rsidRDefault="00FC504C" w:rsidP="00FC504C">
                              <w:pPr>
                                <w:pStyle w:val="PredefinidoTAEE"/>
                                <w:tabs>
                                  <w:tab w:val="start" w:pos="21.30pt"/>
                                </w:tabs>
                                <w:spacing w:after="0pt"/>
                                <w:ind w:firstLine="0pt"/>
                                <w:jc w:val="center"/>
                                <w:rPr>
                                  <w:sz w:val="16"/>
                                  <w:szCs w:val="16"/>
                                </w:rPr>
                              </w:pPr>
                              <w:r>
                                <w:rPr>
                                  <w:sz w:val="16"/>
                                  <w:szCs w:val="16"/>
                                </w:rPr>
                                <w:t>9</w:t>
                              </w:r>
                            </w:p>
                            <w:p w14:paraId="338A832B"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26%)</w:t>
                              </w:r>
                            </w:p>
                          </w:tc>
                        </w:tr>
                        <w:tr w:rsidR="00FC504C" w:rsidRPr="00C65189" w14:paraId="618CB5AF" w14:textId="77777777" w:rsidTr="00EC4D1C">
                          <w:trPr>
                            <w:jc w:val="center"/>
                          </w:trPr>
                          <w:tc>
                            <w:tcPr>
                              <w:tcW w:w="40.05pt" w:type="dxa"/>
                              <w:tcBorders>
                                <w:start w:val="nil"/>
                                <w:bottom w:val="nil"/>
                                <w:end w:val="nil"/>
                              </w:tcBorders>
                              <w:vAlign w:val="center"/>
                            </w:tcPr>
                            <w:p w14:paraId="462AB57F"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39.80pt" w:type="dxa"/>
                              <w:tcBorders>
                                <w:start w:val="nil"/>
                                <w:bottom w:val="nil"/>
                                <w:end w:val="nil"/>
                              </w:tcBorders>
                              <w:vAlign w:val="center"/>
                            </w:tcPr>
                            <w:p w14:paraId="6F819B41"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39.85pt" w:type="dxa"/>
                              <w:tcBorders>
                                <w:start w:val="nil"/>
                                <w:bottom w:val="nil"/>
                                <w:end w:val="single" w:sz="4" w:space="0" w:color="auto"/>
                              </w:tcBorders>
                              <w:vAlign w:val="center"/>
                            </w:tcPr>
                            <w:p w14:paraId="5A2E0FD0"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83.50pt" w:type="dxa"/>
                              <w:gridSpan w:val="2"/>
                              <w:tcBorders>
                                <w:top w:val="single" w:sz="12" w:space="0" w:color="auto"/>
                                <w:start w:val="single" w:sz="4" w:space="0" w:color="auto"/>
                                <w:bottom w:val="single" w:sz="4" w:space="0" w:color="auto"/>
                              </w:tcBorders>
                              <w:vAlign w:val="center"/>
                            </w:tcPr>
                            <w:p w14:paraId="34217A80" w14:textId="77777777" w:rsidR="00FC504C" w:rsidRPr="00C65189" w:rsidRDefault="00FC504C" w:rsidP="00FC504C">
                              <w:pPr>
                                <w:pStyle w:val="PredefinidoTAEE"/>
                                <w:tabs>
                                  <w:tab w:val="start" w:pos="21.30pt"/>
                                </w:tabs>
                                <w:spacing w:before="2pt" w:after="2pt"/>
                                <w:ind w:firstLine="0pt"/>
                                <w:jc w:val="center"/>
                                <w:rPr>
                                  <w:sz w:val="16"/>
                                  <w:szCs w:val="16"/>
                                </w:rPr>
                              </w:pPr>
                              <w:r w:rsidRPr="00980D51">
                                <w:rPr>
                                  <w:sz w:val="16"/>
                                  <w:szCs w:val="16"/>
                                </w:rPr>
                                <w:t>Average valuation</w:t>
                              </w:r>
                            </w:p>
                          </w:tc>
                          <w:tc>
                            <w:tcPr>
                              <w:tcW w:w="39.85pt" w:type="dxa"/>
                              <w:tcBorders>
                                <w:top w:val="single" w:sz="12" w:space="0" w:color="auto"/>
                                <w:bottom w:val="single" w:sz="4" w:space="0" w:color="auto"/>
                                <w:end w:val="single" w:sz="4" w:space="0" w:color="auto"/>
                              </w:tcBorders>
                              <w:vAlign w:val="center"/>
                            </w:tcPr>
                            <w:p w14:paraId="03655579" w14:textId="77777777" w:rsidR="00FC504C" w:rsidRPr="00C65189" w:rsidRDefault="00FC504C" w:rsidP="00FC504C">
                              <w:pPr>
                                <w:pStyle w:val="PredefinidoTAEE"/>
                                <w:tabs>
                                  <w:tab w:val="start" w:pos="21.30pt"/>
                                </w:tabs>
                                <w:spacing w:before="2pt" w:after="2pt"/>
                                <w:ind w:firstLine="0pt"/>
                                <w:jc w:val="center"/>
                                <w:rPr>
                                  <w:sz w:val="16"/>
                                  <w:szCs w:val="16"/>
                                </w:rPr>
                              </w:pPr>
                              <w:r>
                                <w:rPr>
                                  <w:sz w:val="16"/>
                                  <w:szCs w:val="16"/>
                                </w:rPr>
                                <w:t>3.79</w:t>
                              </w:r>
                            </w:p>
                          </w:tc>
                        </w:tr>
                      </w:tbl>
                      <w:p w14:paraId="6E22D349" w14:textId="77777777" w:rsidR="00FC504C" w:rsidRPr="00FC504C" w:rsidRDefault="00FC504C" w:rsidP="00FC504C">
                        <w:pPr>
                          <w:ind w:firstLine="14.45pt"/>
                          <w:jc w:val="both"/>
                          <w:rPr>
                            <w:sz w:val="6"/>
                            <w:szCs w:val="6"/>
                          </w:rPr>
                        </w:pPr>
                      </w:p>
                      <w:tbl>
                        <w:tblPr>
                          <w:tblStyle w:val="Tablaconcuadrcula"/>
                          <w:tblW w:w="243.05pt" w:type="dxa"/>
                          <w:jc w:val="center"/>
                          <w:tblLook w:firstRow="1" w:lastRow="0" w:firstColumn="1" w:lastColumn="0" w:noHBand="0" w:noVBand="1"/>
                        </w:tblPr>
                        <w:tblGrid>
                          <w:gridCol w:w="801"/>
                          <w:gridCol w:w="796"/>
                          <w:gridCol w:w="797"/>
                          <w:gridCol w:w="874"/>
                          <w:gridCol w:w="796"/>
                          <w:gridCol w:w="797"/>
                        </w:tblGrid>
                        <w:tr w:rsidR="00FC504C" w:rsidRPr="00C65189" w14:paraId="1CF561D1" w14:textId="77777777" w:rsidTr="00EC4D1C">
                          <w:trPr>
                            <w:jc w:val="center"/>
                          </w:trPr>
                          <w:tc>
                            <w:tcPr>
                              <w:tcW w:w="243.05pt" w:type="dxa"/>
                              <w:gridSpan w:val="6"/>
                              <w:tcBorders>
                                <w:top w:val="single" w:sz="12" w:space="0" w:color="auto"/>
                                <w:bottom w:val="nil"/>
                              </w:tcBorders>
                              <w:vAlign w:val="center"/>
                            </w:tcPr>
                            <w:p w14:paraId="49109A1F" w14:textId="77777777" w:rsidR="00FC504C" w:rsidRPr="00FC504C" w:rsidRDefault="00FC504C" w:rsidP="00FC504C">
                              <w:pPr>
                                <w:pStyle w:val="PredefinidoTAEE"/>
                                <w:tabs>
                                  <w:tab w:val="start" w:pos="21.30pt"/>
                                </w:tabs>
                                <w:spacing w:before="2pt" w:after="1pt"/>
                                <w:ind w:firstLine="0pt"/>
                                <w:jc w:val="center"/>
                                <w:rPr>
                                  <w:b/>
                                  <w:i/>
                                  <w:sz w:val="16"/>
                                  <w:szCs w:val="16"/>
                                </w:rPr>
                              </w:pPr>
                              <w:r w:rsidRPr="00DD3B3C">
                                <w:rPr>
                                  <w:b/>
                                  <w:i/>
                                  <w:sz w:val="16"/>
                                  <w:szCs w:val="16"/>
                                </w:rPr>
                                <w:t>Rating from 0 to 5: usefulness of being able to reconfigure/expand the proposed activities (experiments)</w:t>
                              </w:r>
                            </w:p>
                          </w:tc>
                        </w:tr>
                        <w:tr w:rsidR="00FC504C" w:rsidRPr="00C65189" w14:paraId="4CC2181E" w14:textId="77777777" w:rsidTr="00EC4D1C">
                          <w:trPr>
                            <w:jc w:val="center"/>
                          </w:trPr>
                          <w:tc>
                            <w:tcPr>
                              <w:tcW w:w="40.05pt" w:type="dxa"/>
                              <w:tcBorders>
                                <w:top w:val="nil"/>
                                <w:bottom w:val="single" w:sz="12" w:space="0" w:color="auto"/>
                                <w:end w:val="nil"/>
                              </w:tcBorders>
                              <w:vAlign w:val="center"/>
                            </w:tcPr>
                            <w:p w14:paraId="0CB65E81"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0</w:t>
                              </w:r>
                            </w:p>
                          </w:tc>
                          <w:tc>
                            <w:tcPr>
                              <w:tcW w:w="39.80pt" w:type="dxa"/>
                              <w:tcBorders>
                                <w:top w:val="nil"/>
                                <w:start w:val="nil"/>
                                <w:bottom w:val="single" w:sz="12" w:space="0" w:color="auto"/>
                                <w:end w:val="nil"/>
                              </w:tcBorders>
                              <w:vAlign w:val="center"/>
                            </w:tcPr>
                            <w:p w14:paraId="4B542A98"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1</w:t>
                              </w:r>
                            </w:p>
                          </w:tc>
                          <w:tc>
                            <w:tcPr>
                              <w:tcW w:w="39.85pt" w:type="dxa"/>
                              <w:tcBorders>
                                <w:top w:val="nil"/>
                                <w:start w:val="nil"/>
                                <w:bottom w:val="single" w:sz="12" w:space="0" w:color="auto"/>
                                <w:end w:val="nil"/>
                              </w:tcBorders>
                              <w:vAlign w:val="center"/>
                            </w:tcPr>
                            <w:p w14:paraId="76F2D7BE"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2</w:t>
                              </w:r>
                            </w:p>
                          </w:tc>
                          <w:tc>
                            <w:tcPr>
                              <w:tcW w:w="43.70pt" w:type="dxa"/>
                              <w:tcBorders>
                                <w:top w:val="nil"/>
                                <w:start w:val="nil"/>
                                <w:bottom w:val="single" w:sz="12" w:space="0" w:color="auto"/>
                                <w:end w:val="nil"/>
                              </w:tcBorders>
                              <w:vAlign w:val="center"/>
                            </w:tcPr>
                            <w:p w14:paraId="5D4B7BA6"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3</w:t>
                              </w:r>
                            </w:p>
                          </w:tc>
                          <w:tc>
                            <w:tcPr>
                              <w:tcW w:w="39.80pt" w:type="dxa"/>
                              <w:tcBorders>
                                <w:top w:val="nil"/>
                                <w:start w:val="nil"/>
                                <w:bottom w:val="single" w:sz="12" w:space="0" w:color="auto"/>
                                <w:end w:val="nil"/>
                              </w:tcBorders>
                              <w:vAlign w:val="center"/>
                            </w:tcPr>
                            <w:p w14:paraId="33D3713D"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4</w:t>
                              </w:r>
                            </w:p>
                          </w:tc>
                          <w:tc>
                            <w:tcPr>
                              <w:tcW w:w="39.85pt" w:type="dxa"/>
                              <w:tcBorders>
                                <w:top w:val="nil"/>
                                <w:start w:val="nil"/>
                                <w:bottom w:val="single" w:sz="12" w:space="0" w:color="auto"/>
                              </w:tcBorders>
                              <w:vAlign w:val="center"/>
                            </w:tcPr>
                            <w:p w14:paraId="51ABF425"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5</w:t>
                              </w:r>
                            </w:p>
                          </w:tc>
                        </w:tr>
                        <w:tr w:rsidR="00FC504C" w:rsidRPr="00C65189" w14:paraId="3EBAFDA4" w14:textId="77777777" w:rsidTr="00EC4D1C">
                          <w:trPr>
                            <w:jc w:val="center"/>
                          </w:trPr>
                          <w:tc>
                            <w:tcPr>
                              <w:tcW w:w="40.05pt" w:type="dxa"/>
                              <w:tcBorders>
                                <w:top w:val="single" w:sz="12" w:space="0" w:color="auto"/>
                                <w:bottom w:val="single" w:sz="4" w:space="0" w:color="auto"/>
                              </w:tcBorders>
                              <w:vAlign w:val="center"/>
                            </w:tcPr>
                            <w:p w14:paraId="4D240739" w14:textId="77777777" w:rsidR="00FC504C" w:rsidRDefault="00FC504C" w:rsidP="00FC504C">
                              <w:pPr>
                                <w:pStyle w:val="PredefinidoTAEE"/>
                                <w:tabs>
                                  <w:tab w:val="start" w:pos="21.30pt"/>
                                </w:tabs>
                                <w:spacing w:before="2pt" w:after="0pt"/>
                                <w:ind w:firstLine="0pt"/>
                                <w:jc w:val="center"/>
                                <w:rPr>
                                  <w:sz w:val="16"/>
                                  <w:szCs w:val="16"/>
                                </w:rPr>
                              </w:pPr>
                              <w:r>
                                <w:rPr>
                                  <w:sz w:val="16"/>
                                  <w:szCs w:val="16"/>
                                </w:rPr>
                                <w:t>0</w:t>
                              </w:r>
                            </w:p>
                            <w:p w14:paraId="7A35E4C1" w14:textId="77777777" w:rsidR="00FC504C" w:rsidRPr="00C65189" w:rsidRDefault="00FC504C" w:rsidP="00FC504C">
                              <w:pPr>
                                <w:pStyle w:val="PredefinidoTAEE"/>
                                <w:tabs>
                                  <w:tab w:val="start" w:pos="21.30pt"/>
                                </w:tabs>
                                <w:spacing w:after="2pt"/>
                                <w:ind w:firstLine="0pt"/>
                                <w:jc w:val="center"/>
                                <w:rPr>
                                  <w:sz w:val="16"/>
                                  <w:szCs w:val="16"/>
                                </w:rPr>
                              </w:pPr>
                              <w:r>
                                <w:rPr>
                                  <w:sz w:val="16"/>
                                  <w:szCs w:val="16"/>
                                </w:rPr>
                                <w:t>(0%)</w:t>
                              </w:r>
                            </w:p>
                          </w:tc>
                          <w:tc>
                            <w:tcPr>
                              <w:tcW w:w="39.80pt" w:type="dxa"/>
                              <w:tcBorders>
                                <w:top w:val="single" w:sz="12" w:space="0" w:color="auto"/>
                                <w:bottom w:val="single" w:sz="4" w:space="0" w:color="auto"/>
                              </w:tcBorders>
                              <w:vAlign w:val="center"/>
                            </w:tcPr>
                            <w:p w14:paraId="0095B229" w14:textId="77777777" w:rsidR="00FC504C" w:rsidRDefault="00FC504C" w:rsidP="00FC504C">
                              <w:pPr>
                                <w:pStyle w:val="PredefinidoTAEE"/>
                                <w:tabs>
                                  <w:tab w:val="start" w:pos="21.30pt"/>
                                </w:tabs>
                                <w:spacing w:after="0pt"/>
                                <w:ind w:firstLine="0pt"/>
                                <w:jc w:val="center"/>
                                <w:rPr>
                                  <w:sz w:val="16"/>
                                  <w:szCs w:val="16"/>
                                </w:rPr>
                              </w:pPr>
                              <w:r>
                                <w:rPr>
                                  <w:sz w:val="16"/>
                                  <w:szCs w:val="16"/>
                                </w:rPr>
                                <w:t>1</w:t>
                              </w:r>
                            </w:p>
                            <w:p w14:paraId="09E06DB2"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3%)</w:t>
                              </w:r>
                            </w:p>
                          </w:tc>
                          <w:tc>
                            <w:tcPr>
                              <w:tcW w:w="39.85pt" w:type="dxa"/>
                              <w:tcBorders>
                                <w:top w:val="single" w:sz="12" w:space="0" w:color="auto"/>
                                <w:bottom w:val="single" w:sz="4" w:space="0" w:color="auto"/>
                              </w:tcBorders>
                              <w:vAlign w:val="center"/>
                            </w:tcPr>
                            <w:p w14:paraId="01DCEBE2" w14:textId="77777777" w:rsidR="00FC504C" w:rsidRDefault="00FC504C" w:rsidP="00FC504C">
                              <w:pPr>
                                <w:pStyle w:val="PredefinidoTAEE"/>
                                <w:tabs>
                                  <w:tab w:val="start" w:pos="21.30pt"/>
                                </w:tabs>
                                <w:spacing w:after="0pt"/>
                                <w:ind w:firstLine="0pt"/>
                                <w:jc w:val="center"/>
                                <w:rPr>
                                  <w:sz w:val="16"/>
                                  <w:szCs w:val="16"/>
                                </w:rPr>
                              </w:pPr>
                              <w:r>
                                <w:rPr>
                                  <w:sz w:val="16"/>
                                  <w:szCs w:val="16"/>
                                </w:rPr>
                                <w:t>0</w:t>
                              </w:r>
                            </w:p>
                            <w:p w14:paraId="1351EE25"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0%)</w:t>
                              </w:r>
                            </w:p>
                          </w:tc>
                          <w:tc>
                            <w:tcPr>
                              <w:tcW w:w="43.70pt" w:type="dxa"/>
                              <w:tcBorders>
                                <w:top w:val="single" w:sz="12" w:space="0" w:color="auto"/>
                                <w:bottom w:val="single" w:sz="12" w:space="0" w:color="auto"/>
                              </w:tcBorders>
                              <w:vAlign w:val="center"/>
                            </w:tcPr>
                            <w:p w14:paraId="4929C3A5" w14:textId="77777777" w:rsidR="00FC504C" w:rsidRDefault="00FC504C" w:rsidP="00FC504C">
                              <w:pPr>
                                <w:pStyle w:val="PredefinidoTAEE"/>
                                <w:tabs>
                                  <w:tab w:val="start" w:pos="21.30pt"/>
                                </w:tabs>
                                <w:spacing w:after="0pt"/>
                                <w:ind w:firstLine="0pt"/>
                                <w:jc w:val="center"/>
                                <w:rPr>
                                  <w:sz w:val="16"/>
                                  <w:szCs w:val="16"/>
                                </w:rPr>
                              </w:pPr>
                              <w:r>
                                <w:rPr>
                                  <w:sz w:val="16"/>
                                  <w:szCs w:val="16"/>
                                </w:rPr>
                                <w:t>5</w:t>
                              </w:r>
                            </w:p>
                            <w:p w14:paraId="62435AA2"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15%)</w:t>
                              </w:r>
                            </w:p>
                          </w:tc>
                          <w:tc>
                            <w:tcPr>
                              <w:tcW w:w="39.80pt" w:type="dxa"/>
                              <w:tcBorders>
                                <w:top w:val="single" w:sz="12" w:space="0" w:color="auto"/>
                                <w:bottom w:val="single" w:sz="12" w:space="0" w:color="auto"/>
                              </w:tcBorders>
                              <w:vAlign w:val="center"/>
                            </w:tcPr>
                            <w:p w14:paraId="4CF8D829" w14:textId="77777777" w:rsidR="00FC504C" w:rsidRDefault="00FC504C" w:rsidP="00FC504C">
                              <w:pPr>
                                <w:pStyle w:val="PredefinidoTAEE"/>
                                <w:tabs>
                                  <w:tab w:val="start" w:pos="21.30pt"/>
                                </w:tabs>
                                <w:spacing w:after="0pt"/>
                                <w:ind w:firstLine="0pt"/>
                                <w:jc w:val="center"/>
                                <w:rPr>
                                  <w:sz w:val="16"/>
                                  <w:szCs w:val="16"/>
                                </w:rPr>
                              </w:pPr>
                              <w:r>
                                <w:rPr>
                                  <w:sz w:val="16"/>
                                  <w:szCs w:val="16"/>
                                </w:rPr>
                                <w:t>17</w:t>
                              </w:r>
                            </w:p>
                            <w:p w14:paraId="01897889"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50%)</w:t>
                              </w:r>
                            </w:p>
                          </w:tc>
                          <w:tc>
                            <w:tcPr>
                              <w:tcW w:w="39.85pt" w:type="dxa"/>
                              <w:tcBorders>
                                <w:top w:val="single" w:sz="12" w:space="0" w:color="auto"/>
                                <w:bottom w:val="single" w:sz="12" w:space="0" w:color="auto"/>
                              </w:tcBorders>
                              <w:vAlign w:val="center"/>
                            </w:tcPr>
                            <w:p w14:paraId="11E1D8DE" w14:textId="77777777" w:rsidR="00FC504C" w:rsidRDefault="00FC504C" w:rsidP="00FC504C">
                              <w:pPr>
                                <w:pStyle w:val="PredefinidoTAEE"/>
                                <w:tabs>
                                  <w:tab w:val="start" w:pos="21.30pt"/>
                                </w:tabs>
                                <w:spacing w:after="0pt"/>
                                <w:ind w:firstLine="0pt"/>
                                <w:jc w:val="center"/>
                                <w:rPr>
                                  <w:sz w:val="16"/>
                                  <w:szCs w:val="16"/>
                                </w:rPr>
                              </w:pPr>
                              <w:r>
                                <w:rPr>
                                  <w:sz w:val="16"/>
                                  <w:szCs w:val="16"/>
                                </w:rPr>
                                <w:t>11</w:t>
                              </w:r>
                            </w:p>
                            <w:p w14:paraId="20497FDD"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32%)</w:t>
                              </w:r>
                            </w:p>
                          </w:tc>
                        </w:tr>
                        <w:tr w:rsidR="00FC504C" w:rsidRPr="00C65189" w14:paraId="3CADBD47" w14:textId="77777777" w:rsidTr="00EC4D1C">
                          <w:trPr>
                            <w:jc w:val="center"/>
                          </w:trPr>
                          <w:tc>
                            <w:tcPr>
                              <w:tcW w:w="40.05pt" w:type="dxa"/>
                              <w:tcBorders>
                                <w:start w:val="nil"/>
                                <w:bottom w:val="nil"/>
                                <w:end w:val="nil"/>
                              </w:tcBorders>
                              <w:vAlign w:val="center"/>
                            </w:tcPr>
                            <w:p w14:paraId="26A14F30"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39.80pt" w:type="dxa"/>
                              <w:tcBorders>
                                <w:start w:val="nil"/>
                                <w:bottom w:val="nil"/>
                                <w:end w:val="nil"/>
                              </w:tcBorders>
                              <w:vAlign w:val="center"/>
                            </w:tcPr>
                            <w:p w14:paraId="1567B510"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39.85pt" w:type="dxa"/>
                              <w:tcBorders>
                                <w:start w:val="nil"/>
                                <w:bottom w:val="nil"/>
                                <w:end w:val="single" w:sz="4" w:space="0" w:color="auto"/>
                              </w:tcBorders>
                              <w:vAlign w:val="center"/>
                            </w:tcPr>
                            <w:p w14:paraId="4699EB5F"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83.50pt" w:type="dxa"/>
                              <w:gridSpan w:val="2"/>
                              <w:tcBorders>
                                <w:top w:val="single" w:sz="12" w:space="0" w:color="auto"/>
                                <w:start w:val="single" w:sz="4" w:space="0" w:color="auto"/>
                                <w:bottom w:val="single" w:sz="4" w:space="0" w:color="auto"/>
                              </w:tcBorders>
                              <w:vAlign w:val="center"/>
                            </w:tcPr>
                            <w:p w14:paraId="19E77D12" w14:textId="77777777" w:rsidR="00FC504C" w:rsidRPr="00C65189" w:rsidRDefault="00FC504C" w:rsidP="00FC504C">
                              <w:pPr>
                                <w:pStyle w:val="PredefinidoTAEE"/>
                                <w:tabs>
                                  <w:tab w:val="start" w:pos="21.30pt"/>
                                </w:tabs>
                                <w:spacing w:before="2pt" w:after="2pt"/>
                                <w:ind w:firstLine="0pt"/>
                                <w:jc w:val="center"/>
                                <w:rPr>
                                  <w:sz w:val="16"/>
                                  <w:szCs w:val="16"/>
                                </w:rPr>
                              </w:pPr>
                              <w:r w:rsidRPr="00980D51">
                                <w:rPr>
                                  <w:sz w:val="16"/>
                                  <w:szCs w:val="16"/>
                                </w:rPr>
                                <w:t>Average valuation</w:t>
                              </w:r>
                            </w:p>
                          </w:tc>
                          <w:tc>
                            <w:tcPr>
                              <w:tcW w:w="39.85pt" w:type="dxa"/>
                              <w:tcBorders>
                                <w:top w:val="single" w:sz="12" w:space="0" w:color="auto"/>
                                <w:bottom w:val="single" w:sz="4" w:space="0" w:color="auto"/>
                                <w:end w:val="single" w:sz="4" w:space="0" w:color="auto"/>
                              </w:tcBorders>
                              <w:vAlign w:val="center"/>
                            </w:tcPr>
                            <w:p w14:paraId="60B5E20B" w14:textId="77777777" w:rsidR="00FC504C" w:rsidRPr="00C65189" w:rsidRDefault="00FC504C" w:rsidP="00FC504C">
                              <w:pPr>
                                <w:pStyle w:val="PredefinidoTAEE"/>
                                <w:tabs>
                                  <w:tab w:val="start" w:pos="21.30pt"/>
                                </w:tabs>
                                <w:spacing w:before="2pt" w:after="2pt"/>
                                <w:ind w:firstLine="0pt"/>
                                <w:jc w:val="center"/>
                                <w:rPr>
                                  <w:sz w:val="16"/>
                                  <w:szCs w:val="16"/>
                                </w:rPr>
                              </w:pPr>
                              <w:r>
                                <w:rPr>
                                  <w:sz w:val="16"/>
                                  <w:szCs w:val="16"/>
                                </w:rPr>
                                <w:t>4.09</w:t>
                              </w:r>
                            </w:p>
                          </w:tc>
                        </w:tr>
                      </w:tbl>
                      <w:p w14:paraId="70431B3E" w14:textId="77777777" w:rsidR="00FC504C" w:rsidRPr="00FC504C" w:rsidRDefault="00FC504C" w:rsidP="00FC504C">
                        <w:pPr>
                          <w:ind w:firstLine="14.45pt"/>
                          <w:jc w:val="both"/>
                          <w:rPr>
                            <w:sz w:val="6"/>
                            <w:szCs w:val="6"/>
                          </w:rPr>
                        </w:pPr>
                      </w:p>
                      <w:tbl>
                        <w:tblPr>
                          <w:tblStyle w:val="Tablaconcuadrcula"/>
                          <w:tblW w:w="243.05pt" w:type="dxa"/>
                          <w:jc w:val="center"/>
                          <w:tblLook w:firstRow="1" w:lastRow="0" w:firstColumn="1" w:lastColumn="0" w:noHBand="0" w:noVBand="1"/>
                        </w:tblPr>
                        <w:tblGrid>
                          <w:gridCol w:w="801"/>
                          <w:gridCol w:w="796"/>
                          <w:gridCol w:w="797"/>
                          <w:gridCol w:w="874"/>
                          <w:gridCol w:w="796"/>
                          <w:gridCol w:w="797"/>
                        </w:tblGrid>
                        <w:tr w:rsidR="00FC504C" w:rsidRPr="00C65189" w14:paraId="11229CD7" w14:textId="77777777" w:rsidTr="00EC4D1C">
                          <w:trPr>
                            <w:jc w:val="center"/>
                          </w:trPr>
                          <w:tc>
                            <w:tcPr>
                              <w:tcW w:w="243.05pt" w:type="dxa"/>
                              <w:gridSpan w:val="6"/>
                              <w:tcBorders>
                                <w:top w:val="single" w:sz="12" w:space="0" w:color="auto"/>
                                <w:bottom w:val="nil"/>
                              </w:tcBorders>
                              <w:vAlign w:val="center"/>
                            </w:tcPr>
                            <w:p w14:paraId="5978FA2E" w14:textId="77777777" w:rsidR="00FC504C" w:rsidRPr="00FC504C" w:rsidRDefault="00FC504C" w:rsidP="00FC504C">
                              <w:pPr>
                                <w:pStyle w:val="PredefinidoTAEE"/>
                                <w:tabs>
                                  <w:tab w:val="start" w:pos="21.30pt"/>
                                </w:tabs>
                                <w:spacing w:before="2pt" w:after="1pt"/>
                                <w:ind w:firstLine="0pt"/>
                                <w:jc w:val="center"/>
                                <w:rPr>
                                  <w:b/>
                                  <w:i/>
                                  <w:sz w:val="16"/>
                                  <w:szCs w:val="16"/>
                                </w:rPr>
                              </w:pPr>
                              <w:r w:rsidRPr="00DD3B3C">
                                <w:rPr>
                                  <w:b/>
                                  <w:i/>
                                  <w:sz w:val="16"/>
                                  <w:szCs w:val="16"/>
                                </w:rPr>
                                <w:t>Rating from 0 to 5: overall satisfaction with the completed tutorial</w:t>
                              </w:r>
                            </w:p>
                          </w:tc>
                        </w:tr>
                        <w:tr w:rsidR="00FC504C" w:rsidRPr="00C65189" w14:paraId="648D2AE1" w14:textId="77777777" w:rsidTr="00EC4D1C">
                          <w:trPr>
                            <w:jc w:val="center"/>
                          </w:trPr>
                          <w:tc>
                            <w:tcPr>
                              <w:tcW w:w="40.05pt" w:type="dxa"/>
                              <w:tcBorders>
                                <w:top w:val="nil"/>
                                <w:bottom w:val="single" w:sz="12" w:space="0" w:color="auto"/>
                                <w:end w:val="nil"/>
                              </w:tcBorders>
                              <w:vAlign w:val="center"/>
                            </w:tcPr>
                            <w:p w14:paraId="77E7ADAF"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0</w:t>
                              </w:r>
                            </w:p>
                          </w:tc>
                          <w:tc>
                            <w:tcPr>
                              <w:tcW w:w="39.80pt" w:type="dxa"/>
                              <w:tcBorders>
                                <w:top w:val="nil"/>
                                <w:start w:val="nil"/>
                                <w:bottom w:val="single" w:sz="12" w:space="0" w:color="auto"/>
                                <w:end w:val="nil"/>
                              </w:tcBorders>
                              <w:vAlign w:val="center"/>
                            </w:tcPr>
                            <w:p w14:paraId="0DFEFAA7"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1</w:t>
                              </w:r>
                            </w:p>
                          </w:tc>
                          <w:tc>
                            <w:tcPr>
                              <w:tcW w:w="39.85pt" w:type="dxa"/>
                              <w:tcBorders>
                                <w:top w:val="nil"/>
                                <w:start w:val="nil"/>
                                <w:bottom w:val="single" w:sz="12" w:space="0" w:color="auto"/>
                                <w:end w:val="nil"/>
                              </w:tcBorders>
                              <w:vAlign w:val="center"/>
                            </w:tcPr>
                            <w:p w14:paraId="09E297B0"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2</w:t>
                              </w:r>
                            </w:p>
                          </w:tc>
                          <w:tc>
                            <w:tcPr>
                              <w:tcW w:w="43.70pt" w:type="dxa"/>
                              <w:tcBorders>
                                <w:top w:val="nil"/>
                                <w:start w:val="nil"/>
                                <w:bottom w:val="single" w:sz="12" w:space="0" w:color="auto"/>
                                <w:end w:val="nil"/>
                              </w:tcBorders>
                              <w:vAlign w:val="center"/>
                            </w:tcPr>
                            <w:p w14:paraId="54E1E532"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3</w:t>
                              </w:r>
                            </w:p>
                          </w:tc>
                          <w:tc>
                            <w:tcPr>
                              <w:tcW w:w="39.80pt" w:type="dxa"/>
                              <w:tcBorders>
                                <w:top w:val="nil"/>
                                <w:start w:val="nil"/>
                                <w:bottom w:val="single" w:sz="12" w:space="0" w:color="auto"/>
                                <w:end w:val="nil"/>
                              </w:tcBorders>
                              <w:vAlign w:val="center"/>
                            </w:tcPr>
                            <w:p w14:paraId="79229A15"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4</w:t>
                              </w:r>
                            </w:p>
                          </w:tc>
                          <w:tc>
                            <w:tcPr>
                              <w:tcW w:w="39.85pt" w:type="dxa"/>
                              <w:tcBorders>
                                <w:top w:val="nil"/>
                                <w:start w:val="nil"/>
                                <w:bottom w:val="single" w:sz="12" w:space="0" w:color="auto"/>
                              </w:tcBorders>
                              <w:vAlign w:val="center"/>
                            </w:tcPr>
                            <w:p w14:paraId="3F7E1F8D" w14:textId="77777777" w:rsidR="00FC504C" w:rsidRPr="00C65189" w:rsidRDefault="00FC504C" w:rsidP="00FC504C">
                              <w:pPr>
                                <w:pStyle w:val="PredefinidoTAEE"/>
                                <w:tabs>
                                  <w:tab w:val="start" w:pos="21.30pt"/>
                                </w:tabs>
                                <w:spacing w:before="1pt" w:after="2pt"/>
                                <w:ind w:firstLine="0pt"/>
                                <w:jc w:val="center"/>
                                <w:rPr>
                                  <w:i/>
                                  <w:iCs/>
                                  <w:sz w:val="16"/>
                                  <w:szCs w:val="16"/>
                                </w:rPr>
                              </w:pPr>
                              <w:r w:rsidRPr="00C65189">
                                <w:rPr>
                                  <w:i/>
                                  <w:sz w:val="16"/>
                                  <w:szCs w:val="16"/>
                                </w:rPr>
                                <w:t>5</w:t>
                              </w:r>
                            </w:p>
                          </w:tc>
                        </w:tr>
                        <w:tr w:rsidR="00FC504C" w:rsidRPr="00C65189" w14:paraId="7A382CCC" w14:textId="77777777" w:rsidTr="00EC4D1C">
                          <w:trPr>
                            <w:jc w:val="center"/>
                          </w:trPr>
                          <w:tc>
                            <w:tcPr>
                              <w:tcW w:w="40.05pt" w:type="dxa"/>
                              <w:tcBorders>
                                <w:top w:val="single" w:sz="12" w:space="0" w:color="auto"/>
                                <w:bottom w:val="single" w:sz="4" w:space="0" w:color="auto"/>
                              </w:tcBorders>
                              <w:vAlign w:val="center"/>
                            </w:tcPr>
                            <w:p w14:paraId="16B2DE98" w14:textId="77777777" w:rsidR="00FC504C" w:rsidRDefault="00FC504C" w:rsidP="00FC504C">
                              <w:pPr>
                                <w:pStyle w:val="PredefinidoTAEE"/>
                                <w:tabs>
                                  <w:tab w:val="start" w:pos="21.30pt"/>
                                </w:tabs>
                                <w:spacing w:before="2pt" w:after="0pt"/>
                                <w:ind w:firstLine="0pt"/>
                                <w:jc w:val="center"/>
                                <w:rPr>
                                  <w:sz w:val="16"/>
                                  <w:szCs w:val="16"/>
                                </w:rPr>
                              </w:pPr>
                              <w:r>
                                <w:rPr>
                                  <w:sz w:val="16"/>
                                  <w:szCs w:val="16"/>
                                </w:rPr>
                                <w:t>0</w:t>
                              </w:r>
                            </w:p>
                            <w:p w14:paraId="6712336D" w14:textId="77777777" w:rsidR="00FC504C" w:rsidRPr="00C65189" w:rsidRDefault="00FC504C" w:rsidP="00FC504C">
                              <w:pPr>
                                <w:pStyle w:val="PredefinidoTAEE"/>
                                <w:tabs>
                                  <w:tab w:val="start" w:pos="21.30pt"/>
                                </w:tabs>
                                <w:spacing w:after="2pt"/>
                                <w:ind w:firstLine="0pt"/>
                                <w:jc w:val="center"/>
                                <w:rPr>
                                  <w:sz w:val="16"/>
                                  <w:szCs w:val="16"/>
                                </w:rPr>
                              </w:pPr>
                              <w:r>
                                <w:rPr>
                                  <w:sz w:val="16"/>
                                  <w:szCs w:val="16"/>
                                </w:rPr>
                                <w:t>(0%)</w:t>
                              </w:r>
                            </w:p>
                          </w:tc>
                          <w:tc>
                            <w:tcPr>
                              <w:tcW w:w="39.80pt" w:type="dxa"/>
                              <w:tcBorders>
                                <w:top w:val="single" w:sz="12" w:space="0" w:color="auto"/>
                                <w:bottom w:val="single" w:sz="4" w:space="0" w:color="auto"/>
                              </w:tcBorders>
                              <w:vAlign w:val="center"/>
                            </w:tcPr>
                            <w:p w14:paraId="404BBE01" w14:textId="77777777" w:rsidR="00FC504C" w:rsidRDefault="00FC504C" w:rsidP="00FC504C">
                              <w:pPr>
                                <w:pStyle w:val="PredefinidoTAEE"/>
                                <w:tabs>
                                  <w:tab w:val="start" w:pos="21.30pt"/>
                                </w:tabs>
                                <w:spacing w:after="0pt"/>
                                <w:ind w:firstLine="0pt"/>
                                <w:jc w:val="center"/>
                                <w:rPr>
                                  <w:sz w:val="16"/>
                                  <w:szCs w:val="16"/>
                                </w:rPr>
                              </w:pPr>
                              <w:r>
                                <w:rPr>
                                  <w:sz w:val="16"/>
                                  <w:szCs w:val="16"/>
                                </w:rPr>
                                <w:t>1</w:t>
                              </w:r>
                            </w:p>
                            <w:p w14:paraId="34C50B4C"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3%)</w:t>
                              </w:r>
                            </w:p>
                          </w:tc>
                          <w:tc>
                            <w:tcPr>
                              <w:tcW w:w="39.85pt" w:type="dxa"/>
                              <w:tcBorders>
                                <w:top w:val="single" w:sz="12" w:space="0" w:color="auto"/>
                                <w:bottom w:val="single" w:sz="4" w:space="0" w:color="auto"/>
                              </w:tcBorders>
                              <w:vAlign w:val="center"/>
                            </w:tcPr>
                            <w:p w14:paraId="064F41C6" w14:textId="77777777" w:rsidR="00FC504C" w:rsidRDefault="00FC504C" w:rsidP="00FC504C">
                              <w:pPr>
                                <w:pStyle w:val="PredefinidoTAEE"/>
                                <w:tabs>
                                  <w:tab w:val="start" w:pos="21.30pt"/>
                                </w:tabs>
                                <w:spacing w:after="0pt"/>
                                <w:ind w:firstLine="0pt"/>
                                <w:jc w:val="center"/>
                                <w:rPr>
                                  <w:sz w:val="16"/>
                                  <w:szCs w:val="16"/>
                                </w:rPr>
                              </w:pPr>
                              <w:r>
                                <w:rPr>
                                  <w:sz w:val="16"/>
                                  <w:szCs w:val="16"/>
                                </w:rPr>
                                <w:t>3</w:t>
                              </w:r>
                            </w:p>
                            <w:p w14:paraId="299AF045"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9%)</w:t>
                              </w:r>
                            </w:p>
                          </w:tc>
                          <w:tc>
                            <w:tcPr>
                              <w:tcW w:w="43.70pt" w:type="dxa"/>
                              <w:tcBorders>
                                <w:top w:val="single" w:sz="12" w:space="0" w:color="auto"/>
                                <w:bottom w:val="single" w:sz="12" w:space="0" w:color="auto"/>
                              </w:tcBorders>
                              <w:vAlign w:val="center"/>
                            </w:tcPr>
                            <w:p w14:paraId="38004868" w14:textId="77777777" w:rsidR="00FC504C" w:rsidRDefault="00FC504C" w:rsidP="00FC504C">
                              <w:pPr>
                                <w:pStyle w:val="PredefinidoTAEE"/>
                                <w:tabs>
                                  <w:tab w:val="start" w:pos="21.30pt"/>
                                </w:tabs>
                                <w:spacing w:after="0pt"/>
                                <w:ind w:firstLine="0pt"/>
                                <w:jc w:val="center"/>
                                <w:rPr>
                                  <w:sz w:val="16"/>
                                  <w:szCs w:val="16"/>
                                </w:rPr>
                              </w:pPr>
                              <w:r>
                                <w:rPr>
                                  <w:sz w:val="16"/>
                                  <w:szCs w:val="16"/>
                                </w:rPr>
                                <w:t>13</w:t>
                              </w:r>
                            </w:p>
                            <w:p w14:paraId="7DE6803D"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38%)</w:t>
                              </w:r>
                            </w:p>
                          </w:tc>
                          <w:tc>
                            <w:tcPr>
                              <w:tcW w:w="39.80pt" w:type="dxa"/>
                              <w:tcBorders>
                                <w:top w:val="single" w:sz="12" w:space="0" w:color="auto"/>
                                <w:bottom w:val="single" w:sz="12" w:space="0" w:color="auto"/>
                              </w:tcBorders>
                              <w:vAlign w:val="center"/>
                            </w:tcPr>
                            <w:p w14:paraId="0ED2A8C9" w14:textId="77777777" w:rsidR="00FC504C" w:rsidRDefault="00FC504C" w:rsidP="00FC504C">
                              <w:pPr>
                                <w:pStyle w:val="PredefinidoTAEE"/>
                                <w:tabs>
                                  <w:tab w:val="start" w:pos="21.30pt"/>
                                </w:tabs>
                                <w:spacing w:after="0pt"/>
                                <w:ind w:firstLine="0pt"/>
                                <w:jc w:val="center"/>
                                <w:rPr>
                                  <w:sz w:val="16"/>
                                  <w:szCs w:val="16"/>
                                </w:rPr>
                              </w:pPr>
                              <w:r>
                                <w:rPr>
                                  <w:sz w:val="16"/>
                                  <w:szCs w:val="16"/>
                                </w:rPr>
                                <w:t>11</w:t>
                              </w:r>
                            </w:p>
                            <w:p w14:paraId="42A1EDFA"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32%)</w:t>
                              </w:r>
                            </w:p>
                          </w:tc>
                          <w:tc>
                            <w:tcPr>
                              <w:tcW w:w="39.85pt" w:type="dxa"/>
                              <w:tcBorders>
                                <w:top w:val="single" w:sz="12" w:space="0" w:color="auto"/>
                                <w:bottom w:val="single" w:sz="12" w:space="0" w:color="auto"/>
                              </w:tcBorders>
                              <w:vAlign w:val="center"/>
                            </w:tcPr>
                            <w:p w14:paraId="59336A2F" w14:textId="77777777" w:rsidR="00FC504C" w:rsidRDefault="00FC504C" w:rsidP="00FC504C">
                              <w:pPr>
                                <w:pStyle w:val="PredefinidoTAEE"/>
                                <w:tabs>
                                  <w:tab w:val="start" w:pos="21.30pt"/>
                                </w:tabs>
                                <w:spacing w:after="0pt"/>
                                <w:ind w:firstLine="0pt"/>
                                <w:jc w:val="center"/>
                                <w:rPr>
                                  <w:sz w:val="16"/>
                                  <w:szCs w:val="16"/>
                                </w:rPr>
                              </w:pPr>
                              <w:r>
                                <w:rPr>
                                  <w:sz w:val="16"/>
                                  <w:szCs w:val="16"/>
                                </w:rPr>
                                <w:t>6</w:t>
                              </w:r>
                            </w:p>
                            <w:p w14:paraId="247D692A" w14:textId="77777777" w:rsidR="00FC504C" w:rsidRPr="00C65189" w:rsidRDefault="00FC504C" w:rsidP="00FC504C">
                              <w:pPr>
                                <w:pStyle w:val="PredefinidoTAEE"/>
                                <w:tabs>
                                  <w:tab w:val="start" w:pos="21.30pt"/>
                                </w:tabs>
                                <w:spacing w:after="0pt"/>
                                <w:ind w:firstLine="0pt"/>
                                <w:jc w:val="center"/>
                                <w:rPr>
                                  <w:sz w:val="16"/>
                                  <w:szCs w:val="16"/>
                                </w:rPr>
                              </w:pPr>
                              <w:r>
                                <w:rPr>
                                  <w:sz w:val="16"/>
                                  <w:szCs w:val="16"/>
                                </w:rPr>
                                <w:t>(18%)</w:t>
                              </w:r>
                            </w:p>
                          </w:tc>
                        </w:tr>
                        <w:tr w:rsidR="00FC504C" w:rsidRPr="00C65189" w14:paraId="4C72EFAA" w14:textId="77777777" w:rsidTr="00EC4D1C">
                          <w:trPr>
                            <w:jc w:val="center"/>
                          </w:trPr>
                          <w:tc>
                            <w:tcPr>
                              <w:tcW w:w="40.05pt" w:type="dxa"/>
                              <w:tcBorders>
                                <w:start w:val="nil"/>
                                <w:bottom w:val="nil"/>
                                <w:end w:val="nil"/>
                              </w:tcBorders>
                              <w:vAlign w:val="center"/>
                            </w:tcPr>
                            <w:p w14:paraId="581B8552"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39.80pt" w:type="dxa"/>
                              <w:tcBorders>
                                <w:start w:val="nil"/>
                                <w:bottom w:val="nil"/>
                                <w:end w:val="nil"/>
                              </w:tcBorders>
                              <w:vAlign w:val="center"/>
                            </w:tcPr>
                            <w:p w14:paraId="32D67454"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39.85pt" w:type="dxa"/>
                              <w:tcBorders>
                                <w:start w:val="nil"/>
                                <w:bottom w:val="nil"/>
                                <w:end w:val="single" w:sz="4" w:space="0" w:color="auto"/>
                              </w:tcBorders>
                              <w:vAlign w:val="center"/>
                            </w:tcPr>
                            <w:p w14:paraId="683996AD" w14:textId="77777777" w:rsidR="00FC504C" w:rsidRPr="00C65189" w:rsidRDefault="00FC504C" w:rsidP="00FC504C">
                              <w:pPr>
                                <w:pStyle w:val="PredefinidoTAEE"/>
                                <w:tabs>
                                  <w:tab w:val="start" w:pos="21.30pt"/>
                                </w:tabs>
                                <w:spacing w:before="4pt" w:after="4pt"/>
                                <w:ind w:firstLine="0pt"/>
                                <w:jc w:val="center"/>
                                <w:rPr>
                                  <w:sz w:val="16"/>
                                  <w:szCs w:val="16"/>
                                </w:rPr>
                              </w:pPr>
                            </w:p>
                          </w:tc>
                          <w:tc>
                            <w:tcPr>
                              <w:tcW w:w="83.50pt" w:type="dxa"/>
                              <w:gridSpan w:val="2"/>
                              <w:tcBorders>
                                <w:top w:val="single" w:sz="12" w:space="0" w:color="auto"/>
                                <w:start w:val="single" w:sz="4" w:space="0" w:color="auto"/>
                                <w:bottom w:val="single" w:sz="4" w:space="0" w:color="auto"/>
                              </w:tcBorders>
                              <w:vAlign w:val="center"/>
                            </w:tcPr>
                            <w:p w14:paraId="045654BA" w14:textId="77777777" w:rsidR="00FC504C" w:rsidRPr="00C65189" w:rsidRDefault="00FC504C" w:rsidP="00FC504C">
                              <w:pPr>
                                <w:pStyle w:val="PredefinidoTAEE"/>
                                <w:tabs>
                                  <w:tab w:val="start" w:pos="21.30pt"/>
                                </w:tabs>
                                <w:spacing w:before="2pt" w:after="2pt"/>
                                <w:ind w:firstLine="0pt"/>
                                <w:jc w:val="center"/>
                                <w:rPr>
                                  <w:sz w:val="16"/>
                                  <w:szCs w:val="16"/>
                                </w:rPr>
                              </w:pPr>
                              <w:r w:rsidRPr="00980D51">
                                <w:rPr>
                                  <w:sz w:val="16"/>
                                  <w:szCs w:val="16"/>
                                </w:rPr>
                                <w:t>Average valuation</w:t>
                              </w:r>
                            </w:p>
                          </w:tc>
                          <w:tc>
                            <w:tcPr>
                              <w:tcW w:w="39.85pt" w:type="dxa"/>
                              <w:tcBorders>
                                <w:top w:val="single" w:sz="12" w:space="0" w:color="auto"/>
                                <w:bottom w:val="single" w:sz="4" w:space="0" w:color="auto"/>
                                <w:end w:val="single" w:sz="4" w:space="0" w:color="auto"/>
                              </w:tcBorders>
                              <w:vAlign w:val="center"/>
                            </w:tcPr>
                            <w:p w14:paraId="7EFD09EE" w14:textId="77777777" w:rsidR="00FC504C" w:rsidRPr="00C65189" w:rsidRDefault="00FC504C" w:rsidP="00FC504C">
                              <w:pPr>
                                <w:pStyle w:val="PredefinidoTAEE"/>
                                <w:tabs>
                                  <w:tab w:val="start" w:pos="21.30pt"/>
                                </w:tabs>
                                <w:spacing w:before="2pt" w:after="2pt"/>
                                <w:ind w:firstLine="0pt"/>
                                <w:jc w:val="center"/>
                                <w:rPr>
                                  <w:sz w:val="16"/>
                                  <w:szCs w:val="16"/>
                                </w:rPr>
                              </w:pPr>
                              <w:r>
                                <w:rPr>
                                  <w:sz w:val="16"/>
                                  <w:szCs w:val="16"/>
                                </w:rPr>
                                <w:t>3.53</w:t>
                              </w:r>
                            </w:p>
                          </w:tc>
                        </w:tr>
                      </w:tbl>
                      <w:p w14:paraId="5E29BE97" w14:textId="77777777" w:rsidR="00FC504C" w:rsidRPr="00DD3B3C" w:rsidRDefault="00FC504C" w:rsidP="00FC504C"/>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F34761">
        <w:t xml:space="preserve"> </w:t>
      </w:r>
      <w:r w:rsidR="008B6569">
        <w:t>In this sense,</w:t>
      </w:r>
      <w:r w:rsidR="0013067A" w:rsidRPr="0013067A">
        <w:t xml:space="preserve"> the evaluation </w:t>
      </w:r>
      <w:r w:rsidR="002D0573">
        <w:t>o</w:t>
      </w:r>
      <w:r w:rsidR="00F63CDF">
        <w:t>f this final stage</w:t>
      </w:r>
      <w:r w:rsidR="00422B20">
        <w:t xml:space="preserve"> </w:t>
      </w:r>
      <w:r w:rsidR="00422B20" w:rsidRPr="0013067A">
        <w:t>maintained</w:t>
      </w:r>
      <w:r w:rsidR="00422B20">
        <w:t xml:space="preserve"> a similar </w:t>
      </w:r>
      <w:r w:rsidR="0013067A" w:rsidRPr="0013067A">
        <w:t>trend</w:t>
      </w:r>
      <w:r w:rsidR="00D10C80">
        <w:t xml:space="preserve">. </w:t>
      </w:r>
      <w:r w:rsidR="00932D98">
        <w:t>Specifically,</w:t>
      </w:r>
      <w:r w:rsidR="00E82DEE">
        <w:t xml:space="preserve"> </w:t>
      </w:r>
      <w:r w:rsidR="0013067A" w:rsidRPr="0013067A">
        <w:t>the interactivity of the tool</w:t>
      </w:r>
      <w:r w:rsidR="00E52DAD">
        <w:t xml:space="preserve"> was </w:t>
      </w:r>
      <w:r w:rsidR="00E52DAD" w:rsidRPr="0013067A">
        <w:t>highlighting</w:t>
      </w:r>
      <w:r w:rsidR="004B5217">
        <w:t xml:space="preserve"> by</w:t>
      </w:r>
      <w:r w:rsidR="004B5217" w:rsidRPr="0013067A">
        <w:t xml:space="preserve"> students</w:t>
      </w:r>
      <w:r w:rsidR="0013067A" w:rsidRPr="0013067A">
        <w:t xml:space="preserve">, with a score of </w:t>
      </w:r>
      <w:r w:rsidR="00E673BB">
        <w:t>3</w:t>
      </w:r>
      <w:r w:rsidR="00012F52">
        <w:t>.</w:t>
      </w:r>
      <w:r w:rsidR="00E673BB">
        <w:t>7</w:t>
      </w:r>
      <w:r w:rsidR="005F3BED">
        <w:t xml:space="preserve">9 </w:t>
      </w:r>
      <w:r w:rsidR="0013067A" w:rsidRPr="0013067A">
        <w:t xml:space="preserve">out of 5 </w:t>
      </w:r>
      <w:r w:rsidR="00A96D76">
        <w:t xml:space="preserve">in </w:t>
      </w:r>
      <w:r w:rsidR="0013067A" w:rsidRPr="0013067A">
        <w:t xml:space="preserve">usefulness and </w:t>
      </w:r>
      <w:r w:rsidR="00B84EC0">
        <w:t xml:space="preserve">4.09 </w:t>
      </w:r>
      <w:r w:rsidR="0013067A" w:rsidRPr="0013067A">
        <w:t xml:space="preserve">out of 5 for </w:t>
      </w:r>
      <w:r w:rsidR="005F2CA4">
        <w:t>its</w:t>
      </w:r>
      <w:r w:rsidR="0013067A" w:rsidRPr="0013067A">
        <w:t xml:space="preserve"> </w:t>
      </w:r>
      <w:r w:rsidR="00E018F0">
        <w:t>capacity</w:t>
      </w:r>
      <w:r w:rsidR="0013067A" w:rsidRPr="0013067A">
        <w:t xml:space="preserve"> </w:t>
      </w:r>
      <w:r w:rsidR="005F2CA4">
        <w:t xml:space="preserve">for </w:t>
      </w:r>
      <w:r w:rsidR="005F2CA4" w:rsidRPr="0013067A">
        <w:t>reconfigur</w:t>
      </w:r>
      <w:r w:rsidR="005F2CA4">
        <w:t>ation</w:t>
      </w:r>
      <w:r w:rsidR="0013067A" w:rsidRPr="0013067A">
        <w:t>/exten</w:t>
      </w:r>
      <w:r w:rsidR="008E4899">
        <w:t>sion</w:t>
      </w:r>
      <w:r w:rsidR="0013067A" w:rsidRPr="0013067A">
        <w:t xml:space="preserve"> the activities. </w:t>
      </w:r>
      <w:r w:rsidR="00932D98">
        <w:t>In this sense</w:t>
      </w:r>
      <w:r w:rsidR="0013067A" w:rsidRPr="0013067A">
        <w:t xml:space="preserve">, some comments </w:t>
      </w:r>
      <w:r w:rsidR="005A7FD1">
        <w:t xml:space="preserve">of students </w:t>
      </w:r>
      <w:r w:rsidR="0013067A" w:rsidRPr="0013067A">
        <w:t xml:space="preserve">explicitly highlighted as </w:t>
      </w:r>
      <w:r w:rsidR="005A7FD1">
        <w:t>“</w:t>
      </w:r>
      <w:r w:rsidR="0013067A" w:rsidRPr="0013067A">
        <w:t>very positive</w:t>
      </w:r>
      <w:r w:rsidR="005A7FD1">
        <w:t>”</w:t>
      </w:r>
      <w:r w:rsidR="0013067A" w:rsidRPr="0013067A">
        <w:t xml:space="preserve"> the </w:t>
      </w:r>
      <w:r w:rsidR="007808FF">
        <w:t>possibility</w:t>
      </w:r>
      <w:r w:rsidR="0013067A" w:rsidRPr="0013067A">
        <w:t xml:space="preserve"> to configure </w:t>
      </w:r>
      <w:r w:rsidR="003B59AA">
        <w:t xml:space="preserve">or perform </w:t>
      </w:r>
      <w:r w:rsidR="0013067A" w:rsidRPr="0013067A">
        <w:t xml:space="preserve">as many tests as they wished for the different concepts studied. Finally, the overall rating of the tutorial was </w:t>
      </w:r>
      <w:r w:rsidR="003B59AA">
        <w:t>3.</w:t>
      </w:r>
      <w:r w:rsidR="007808FF">
        <w:t>53</w:t>
      </w:r>
      <w:r w:rsidR="0013067A" w:rsidRPr="0013067A">
        <w:t xml:space="preserve"> out of 5.</w:t>
      </w:r>
    </w:p>
    <w:p w14:paraId="6C9347E9" w14:textId="1BA3D7B4" w:rsidR="00DF5223" w:rsidRDefault="00241D95" w:rsidP="00241D95">
      <w:pPr>
        <w:pStyle w:val="Ttulo1"/>
        <w:rPr>
          <w:lang w:val="es-ES"/>
        </w:rPr>
      </w:pPr>
      <w:bookmarkStart w:id="4" w:name="_Ref163079460"/>
      <w:r>
        <w:t xml:space="preserve">Conclusions </w:t>
      </w:r>
      <w:bookmarkEnd w:id="4"/>
    </w:p>
    <w:p w14:paraId="09541A8E" w14:textId="46D8B533" w:rsidR="00DF5223" w:rsidRPr="00AA1A5C" w:rsidRDefault="00AA1A5C" w:rsidP="11DD7AE4">
      <w:pPr>
        <w:spacing w:after="6pt"/>
        <w:jc w:val="both"/>
      </w:pPr>
      <w:r w:rsidRPr="00AA1A5C">
        <w:t>The implementation of tutorials provides a</w:t>
      </w:r>
      <w:r>
        <w:t xml:space="preserve">n </w:t>
      </w:r>
      <w:r w:rsidR="00725751">
        <w:t>excellent</w:t>
      </w:r>
      <w:r w:rsidRPr="00AA1A5C">
        <w:t xml:space="preserve"> opportunity to reinforce knowledge through hands-on learning, </w:t>
      </w:r>
      <w:r w:rsidR="000E731B">
        <w:t>because</w:t>
      </w:r>
      <w:r w:rsidR="00CF5A03">
        <w:t xml:space="preserve"> </w:t>
      </w:r>
      <w:r w:rsidR="00575488">
        <w:t>these activities</w:t>
      </w:r>
      <w:r w:rsidR="00307A88">
        <w:t xml:space="preserve"> </w:t>
      </w:r>
      <w:r w:rsidR="00575488">
        <w:t>are based</w:t>
      </w:r>
      <w:r w:rsidRPr="00AA1A5C">
        <w:t xml:space="preserve"> on </w:t>
      </w:r>
      <w:r w:rsidR="00575488">
        <w:t>a</w:t>
      </w:r>
      <w:r w:rsidRPr="00AA1A5C">
        <w:t xml:space="preserve"> </w:t>
      </w:r>
      <w:r w:rsidR="00575488" w:rsidRPr="003735EE">
        <w:t>“</w:t>
      </w:r>
      <w:r w:rsidRPr="00291C9A">
        <w:rPr>
          <w:i/>
          <w:iCs/>
        </w:rPr>
        <w:t>Solve what I ask you</w:t>
      </w:r>
      <w:r w:rsidR="00575488">
        <w:t>”</w:t>
      </w:r>
      <w:r w:rsidRPr="00AA1A5C">
        <w:t xml:space="preserve"> philosophy. However, the implementation of tutorials poses the challenge of requiring experienced personnel when planning or writing the activities. This in many cases limits the number of activities to be carried out.</w:t>
      </w:r>
    </w:p>
    <w:p w14:paraId="771A1F71" w14:textId="45C49ECD" w:rsidR="0037716A" w:rsidRDefault="0037716A" w:rsidP="0037716A">
      <w:pPr>
        <w:spacing w:after="6pt"/>
        <w:jc w:val="both"/>
      </w:pPr>
      <w:r>
        <w:t>In this sense, the pr</w:t>
      </w:r>
      <w:r w:rsidR="00974192">
        <w:t xml:space="preserve">esent work </w:t>
      </w:r>
      <w:r w:rsidR="00A76F05">
        <w:t>proposes a</w:t>
      </w:r>
      <w:r w:rsidR="002575E9">
        <w:t>n</w:t>
      </w:r>
      <w:r>
        <w:t xml:space="preserve"> </w:t>
      </w:r>
      <w:r w:rsidR="00A76F05">
        <w:t xml:space="preserve">academic </w:t>
      </w:r>
      <w:r>
        <w:t xml:space="preserve">tool </w:t>
      </w:r>
      <w:r w:rsidR="00A76F05">
        <w:t>that</w:t>
      </w:r>
      <w:r w:rsidR="0092492C">
        <w:t xml:space="preserve"> </w:t>
      </w:r>
      <w:r>
        <w:t>based on a simple DSL,</w:t>
      </w:r>
      <w:r w:rsidR="002575E9">
        <w:t xml:space="preserve"> and</w:t>
      </w:r>
      <w:r>
        <w:t xml:space="preserve"> through a transpilation</w:t>
      </w:r>
      <w:r w:rsidR="002575E9">
        <w:t xml:space="preserve"> process</w:t>
      </w:r>
      <w:r>
        <w:t>, allows the tutorial users themselves to define practical activities, without requiring knowledge of the subject or the language being addressed.</w:t>
      </w:r>
    </w:p>
    <w:p w14:paraId="39B526F4" w14:textId="7C078C7C" w:rsidR="00AA5A7D" w:rsidRDefault="00846C4F" w:rsidP="0037716A">
      <w:pPr>
        <w:spacing w:after="6pt"/>
        <w:jc w:val="both"/>
      </w:pPr>
      <w:r>
        <w:t xml:space="preserve">This powerful </w:t>
      </w:r>
      <w:r w:rsidR="00AA5A7D">
        <w:t xml:space="preserve">has been made available </w:t>
      </w:r>
      <w:r w:rsidR="00AB620B">
        <w:t xml:space="preserve">in this work </w:t>
      </w:r>
      <w:r w:rsidR="00AA5A7D">
        <w:t>to the teaching community</w:t>
      </w:r>
      <w:r w:rsidR="002544E8">
        <w:t xml:space="preserve">, </w:t>
      </w:r>
      <w:r w:rsidR="00E93711">
        <w:t>through a GitHub repository</w:t>
      </w:r>
      <w:r w:rsidR="002F0997">
        <w:t xml:space="preserve">, addressing </w:t>
      </w:r>
      <w:r w:rsidR="006910CD">
        <w:t xml:space="preserve">as example </w:t>
      </w:r>
      <w:r w:rsidR="002F0997">
        <w:t>the self-generation of a MATLAB/Octave tutorial.</w:t>
      </w:r>
    </w:p>
    <w:p w14:paraId="63190A67" w14:textId="77777777" w:rsidR="00260314" w:rsidRDefault="005834F5" w:rsidP="005A6947">
      <w:pPr>
        <w:spacing w:after="6pt"/>
        <w:jc w:val="both"/>
      </w:pPr>
      <w:r w:rsidRPr="005834F5">
        <w:t>Finally, th</w:t>
      </w:r>
      <w:r>
        <w:t>is self-generat</w:t>
      </w:r>
      <w:r w:rsidR="005A6947">
        <w:t xml:space="preserve">ed </w:t>
      </w:r>
      <w:r w:rsidRPr="005834F5">
        <w:t xml:space="preserve">example has been tested in a real pilot case, during the course 22/23 of Digital Signal Processing of the </w:t>
      </w:r>
      <w:r w:rsidR="00300A26" w:rsidRPr="005834F5">
        <w:t>Escuela</w:t>
      </w:r>
      <w:r w:rsidRPr="005834F5">
        <w:t xml:space="preserve"> Politécnica Superior at the University of Seville. </w:t>
      </w:r>
    </w:p>
    <w:p w14:paraId="462D1F8B" w14:textId="3AE9A1BC" w:rsidR="000D6F50" w:rsidRDefault="00875097" w:rsidP="005A6947">
      <w:pPr>
        <w:spacing w:after="6pt"/>
        <w:jc w:val="both"/>
      </w:pPr>
      <w:r>
        <w:t>In this</w:t>
      </w:r>
      <w:r w:rsidR="0034259E" w:rsidRPr="0034259E">
        <w:t xml:space="preserve"> case study</w:t>
      </w:r>
      <w:r>
        <w:t xml:space="preserve">, </w:t>
      </w:r>
      <w:r w:rsidR="00D15870" w:rsidRPr="005834F5">
        <w:t>student</w:t>
      </w:r>
      <w:r w:rsidR="00D15870">
        <w:t>s</w:t>
      </w:r>
      <w:r w:rsidR="0034259E" w:rsidRPr="0034259E">
        <w:t xml:space="preserve"> </w:t>
      </w:r>
      <w:r w:rsidR="00064F43" w:rsidRPr="00064F43">
        <w:t>showed</w:t>
      </w:r>
      <w:r w:rsidR="00064F43">
        <w:t xml:space="preserve"> </w:t>
      </w:r>
      <w:r>
        <w:t xml:space="preserve">a </w:t>
      </w:r>
      <w:r w:rsidRPr="005834F5">
        <w:t>high degree of</w:t>
      </w:r>
      <w:r w:rsidR="00D15870">
        <w:t xml:space="preserve"> satisfaction </w:t>
      </w:r>
      <w:r w:rsidR="003A3D09">
        <w:t xml:space="preserve">with the </w:t>
      </w:r>
      <w:r w:rsidR="00AA469C">
        <w:t>proposed tool</w:t>
      </w:r>
      <w:r w:rsidR="00AA469C" w:rsidRPr="005834F5">
        <w:t xml:space="preserve">, highlighting the usefulness of a </w:t>
      </w:r>
      <w:r w:rsidR="00156C27">
        <w:t>tutorial</w:t>
      </w:r>
      <w:r w:rsidR="00AA469C" w:rsidRPr="005834F5">
        <w:t xml:space="preserve"> in which they can define </w:t>
      </w:r>
      <w:r w:rsidR="00AA469C" w:rsidRPr="009C2A1F">
        <w:rPr>
          <w:i/>
          <w:iCs/>
        </w:rPr>
        <w:t>ad-hoc</w:t>
      </w:r>
      <w:r w:rsidR="00AA469C" w:rsidRPr="005834F5">
        <w:t xml:space="preserve"> the number of tests </w:t>
      </w:r>
      <w:r w:rsidR="005F765E" w:rsidRPr="005F765E">
        <w:t xml:space="preserve">and/or rhythm </w:t>
      </w:r>
      <w:r w:rsidR="00AA469C" w:rsidRPr="005834F5">
        <w:t>associated with each concept or idea worked on.</w:t>
      </w:r>
    </w:p>
    <w:p w14:paraId="26788661" w14:textId="77777777" w:rsidR="00430358" w:rsidRDefault="00430358" w:rsidP="00C273C5">
      <w:pPr>
        <w:pStyle w:val="Ttulo5"/>
      </w:pPr>
      <w:r w:rsidRPr="005B520E">
        <w:lastRenderedPageBreak/>
        <w:t>References</w:t>
      </w:r>
    </w:p>
    <w:p w14:paraId="0521B5A1" w14:textId="77777777" w:rsidR="009C23E1" w:rsidRPr="00F745AC" w:rsidRDefault="00CD33E3" w:rsidP="001E5ADE">
      <w:pPr>
        <w:pStyle w:val="Bibliografa"/>
        <w:jc w:val="both"/>
        <w:rPr>
          <w:sz w:val="16"/>
          <w:szCs w:val="16"/>
        </w:rPr>
      </w:pPr>
      <w:r w:rsidRPr="00F745AC">
        <w:rPr>
          <w:sz w:val="16"/>
          <w:szCs w:val="16"/>
          <w:lang w:val="es-ES"/>
        </w:rPr>
        <w:fldChar w:fldCharType="begin"/>
      </w:r>
      <w:r w:rsidR="009C23E1" w:rsidRPr="00F745AC">
        <w:rPr>
          <w:sz w:val="16"/>
          <w:szCs w:val="16"/>
        </w:rPr>
        <w:instrText xml:space="preserve"> ADDIN ZOTERO_BIBL {"uncited":[],"omitted":[],"custom":[]} CSL_BIBLIOGRAPHY </w:instrText>
      </w:r>
      <w:r w:rsidRPr="00F745AC">
        <w:rPr>
          <w:sz w:val="16"/>
          <w:szCs w:val="16"/>
          <w:lang w:val="es-ES"/>
        </w:rPr>
        <w:fldChar w:fldCharType="separate"/>
      </w:r>
      <w:r w:rsidR="009C23E1" w:rsidRPr="00F745AC">
        <w:rPr>
          <w:sz w:val="16"/>
          <w:szCs w:val="16"/>
        </w:rPr>
        <w:t>[1]</w:t>
      </w:r>
      <w:r w:rsidR="009C23E1" w:rsidRPr="00F745AC">
        <w:rPr>
          <w:sz w:val="16"/>
          <w:szCs w:val="16"/>
        </w:rPr>
        <w:tab/>
        <w:t xml:space="preserve">D. R. Krathwohl, </w:t>
      </w:r>
      <w:r w:rsidR="009C23E1" w:rsidRPr="00F745AC">
        <w:rPr>
          <w:i/>
          <w:iCs/>
          <w:sz w:val="16"/>
          <w:szCs w:val="16"/>
        </w:rPr>
        <w:t>Taxonomy of educational objectives: the classification of educational goals</w:t>
      </w:r>
      <w:r w:rsidR="009C23E1" w:rsidRPr="00F745AC">
        <w:rPr>
          <w:sz w:val="16"/>
          <w:szCs w:val="16"/>
        </w:rPr>
        <w:t>. New York: David McKay Company, Inc., 1974.</w:t>
      </w:r>
    </w:p>
    <w:p w14:paraId="79419303" w14:textId="77777777" w:rsidR="009C23E1" w:rsidRPr="00F745AC" w:rsidRDefault="009C23E1" w:rsidP="001E5ADE">
      <w:pPr>
        <w:pStyle w:val="Bibliografa"/>
        <w:jc w:val="both"/>
        <w:rPr>
          <w:sz w:val="16"/>
          <w:szCs w:val="16"/>
        </w:rPr>
      </w:pPr>
      <w:r w:rsidRPr="00F745AC">
        <w:rPr>
          <w:sz w:val="16"/>
          <w:szCs w:val="16"/>
        </w:rPr>
        <w:t>[2]</w:t>
      </w:r>
      <w:r w:rsidRPr="00F745AC">
        <w:rPr>
          <w:sz w:val="16"/>
          <w:szCs w:val="16"/>
        </w:rPr>
        <w:tab/>
        <w:t xml:space="preserve">L. W. Anderson and D. R. Krathwohl, Eds., </w:t>
      </w:r>
      <w:r w:rsidRPr="00F745AC">
        <w:rPr>
          <w:i/>
          <w:iCs/>
          <w:sz w:val="16"/>
          <w:szCs w:val="16"/>
        </w:rPr>
        <w:t>A taxonomy for learning, teaching, and assessing: a revision of Bloom’s taxonomy of educational objectives</w:t>
      </w:r>
      <w:r w:rsidRPr="00F745AC">
        <w:rPr>
          <w:sz w:val="16"/>
          <w:szCs w:val="16"/>
        </w:rPr>
        <w:t>, Complete ed. New York: Longman, 2001.</w:t>
      </w:r>
    </w:p>
    <w:p w14:paraId="63B1DCC3" w14:textId="77777777" w:rsidR="009C23E1" w:rsidRPr="00F745AC" w:rsidRDefault="009C23E1" w:rsidP="001E5ADE">
      <w:pPr>
        <w:pStyle w:val="Bibliografa"/>
        <w:jc w:val="both"/>
        <w:rPr>
          <w:sz w:val="16"/>
          <w:szCs w:val="16"/>
        </w:rPr>
      </w:pPr>
      <w:r w:rsidRPr="00F745AC">
        <w:rPr>
          <w:sz w:val="16"/>
          <w:szCs w:val="16"/>
        </w:rPr>
        <w:t>[3]</w:t>
      </w:r>
      <w:r w:rsidRPr="00F745AC">
        <w:rPr>
          <w:sz w:val="16"/>
          <w:szCs w:val="16"/>
        </w:rPr>
        <w:tab/>
        <w:t>“Comprehensive Rust.” [Online]. Available: https://github.com/google/comprehensive-rust</w:t>
      </w:r>
    </w:p>
    <w:p w14:paraId="396F1CA7" w14:textId="77777777" w:rsidR="009C23E1" w:rsidRPr="00F745AC" w:rsidRDefault="009C23E1" w:rsidP="001E5ADE">
      <w:pPr>
        <w:pStyle w:val="Bibliografa"/>
        <w:jc w:val="both"/>
        <w:rPr>
          <w:sz w:val="16"/>
          <w:szCs w:val="16"/>
        </w:rPr>
      </w:pPr>
      <w:r w:rsidRPr="00F745AC">
        <w:rPr>
          <w:sz w:val="16"/>
          <w:szCs w:val="16"/>
        </w:rPr>
        <w:t>[4]</w:t>
      </w:r>
      <w:r w:rsidRPr="00F745AC">
        <w:rPr>
          <w:sz w:val="16"/>
          <w:szCs w:val="16"/>
        </w:rPr>
        <w:tab/>
        <w:t>“Jupyter Project.” [Online]. Available: https://jupyter.org/</w:t>
      </w:r>
    </w:p>
    <w:p w14:paraId="76AAF726" w14:textId="77777777" w:rsidR="009C23E1" w:rsidRPr="00F745AC" w:rsidRDefault="009C23E1" w:rsidP="001E5ADE">
      <w:pPr>
        <w:pStyle w:val="Bibliografa"/>
        <w:jc w:val="both"/>
        <w:rPr>
          <w:sz w:val="16"/>
          <w:szCs w:val="16"/>
        </w:rPr>
      </w:pPr>
      <w:r w:rsidRPr="00F745AC">
        <w:rPr>
          <w:sz w:val="16"/>
          <w:szCs w:val="16"/>
        </w:rPr>
        <w:t>[5]</w:t>
      </w:r>
      <w:r w:rsidRPr="00F745AC">
        <w:rPr>
          <w:sz w:val="16"/>
          <w:szCs w:val="16"/>
        </w:rPr>
        <w:tab/>
        <w:t>“Google Colab.” [Online]. Available: https://research.google.com/colaboratory/</w:t>
      </w:r>
    </w:p>
    <w:p w14:paraId="17D86DC2" w14:textId="77777777" w:rsidR="009C23E1" w:rsidRPr="00F745AC" w:rsidRDefault="009C23E1" w:rsidP="001E5ADE">
      <w:pPr>
        <w:pStyle w:val="Bibliografa"/>
        <w:jc w:val="both"/>
        <w:rPr>
          <w:sz w:val="16"/>
          <w:szCs w:val="16"/>
        </w:rPr>
      </w:pPr>
      <w:r w:rsidRPr="00F745AC">
        <w:rPr>
          <w:sz w:val="16"/>
          <w:szCs w:val="16"/>
        </w:rPr>
        <w:t>[6]</w:t>
      </w:r>
      <w:r w:rsidRPr="00F745AC">
        <w:rPr>
          <w:sz w:val="16"/>
          <w:szCs w:val="16"/>
        </w:rPr>
        <w:tab/>
        <w:t>“Khan Academy.” [Online]. Available: https://www.khanacademy.org/</w:t>
      </w:r>
    </w:p>
    <w:p w14:paraId="64F7762E" w14:textId="77777777" w:rsidR="009C23E1" w:rsidRPr="00F745AC" w:rsidRDefault="009C23E1" w:rsidP="001E5ADE">
      <w:pPr>
        <w:pStyle w:val="Bibliografa"/>
        <w:jc w:val="both"/>
        <w:rPr>
          <w:sz w:val="16"/>
          <w:szCs w:val="16"/>
        </w:rPr>
      </w:pPr>
      <w:r w:rsidRPr="00F745AC">
        <w:rPr>
          <w:sz w:val="16"/>
          <w:szCs w:val="16"/>
        </w:rPr>
        <w:t>[7]</w:t>
      </w:r>
      <w:r w:rsidRPr="00F745AC">
        <w:rPr>
          <w:sz w:val="16"/>
          <w:szCs w:val="16"/>
        </w:rPr>
        <w:tab/>
        <w:t xml:space="preserve">B. Wang, A. Kolluri, I. Nikolić, T. Baluta, and P. Saxena, “User-Customizable Transpilation of Scripting Languages,” </w:t>
      </w:r>
      <w:r w:rsidRPr="00F745AC">
        <w:rPr>
          <w:i/>
          <w:iCs/>
          <w:sz w:val="16"/>
          <w:szCs w:val="16"/>
        </w:rPr>
        <w:t>Proc. ACM Program. Lang.</w:t>
      </w:r>
      <w:r w:rsidRPr="00F745AC">
        <w:rPr>
          <w:sz w:val="16"/>
          <w:szCs w:val="16"/>
        </w:rPr>
        <w:t>, vol. 7, no. OOPSLA1, pp. 201–229, Apr. 2023, doi: 10.1145/3586034.</w:t>
      </w:r>
    </w:p>
    <w:p w14:paraId="047DA03A" w14:textId="77777777" w:rsidR="009C23E1" w:rsidRPr="00F745AC" w:rsidRDefault="009C23E1" w:rsidP="001E5ADE">
      <w:pPr>
        <w:pStyle w:val="Bibliografa"/>
        <w:jc w:val="both"/>
        <w:rPr>
          <w:sz w:val="16"/>
          <w:szCs w:val="16"/>
        </w:rPr>
      </w:pPr>
      <w:r w:rsidRPr="00F745AC">
        <w:rPr>
          <w:sz w:val="16"/>
          <w:szCs w:val="16"/>
        </w:rPr>
        <w:t>[8]</w:t>
      </w:r>
      <w:r w:rsidRPr="00F745AC">
        <w:rPr>
          <w:sz w:val="16"/>
          <w:szCs w:val="16"/>
        </w:rPr>
        <w:tab/>
        <w:t xml:space="preserve">M. Bysiek, A. Drozd, and S. Matsuoka, “Migrating Legacy Fortran to Python While Retaining Fortran-Level Performance through Transpilation and Type Hints,” in </w:t>
      </w:r>
      <w:r w:rsidRPr="00F745AC">
        <w:rPr>
          <w:i/>
          <w:iCs/>
          <w:sz w:val="16"/>
          <w:szCs w:val="16"/>
        </w:rPr>
        <w:t>2016 6th Workshop on Python for High-Performance and Scientific Computing (PyHPC)</w:t>
      </w:r>
      <w:r w:rsidRPr="00F745AC">
        <w:rPr>
          <w:sz w:val="16"/>
          <w:szCs w:val="16"/>
        </w:rPr>
        <w:t>, Salt Lake, UT, USA: IEEE, Nov. 2016, pp. 9–18. doi: 10.1109/PyHPC.2016.006.</w:t>
      </w:r>
    </w:p>
    <w:p w14:paraId="6278788E" w14:textId="77777777" w:rsidR="009C23E1" w:rsidRPr="00F745AC" w:rsidRDefault="009C23E1" w:rsidP="001E5ADE">
      <w:pPr>
        <w:pStyle w:val="Bibliografa"/>
        <w:jc w:val="both"/>
        <w:rPr>
          <w:sz w:val="16"/>
          <w:szCs w:val="16"/>
        </w:rPr>
      </w:pPr>
      <w:r w:rsidRPr="00F745AC">
        <w:rPr>
          <w:sz w:val="16"/>
          <w:szCs w:val="16"/>
        </w:rPr>
        <w:t>[9]</w:t>
      </w:r>
      <w:r w:rsidRPr="00F745AC">
        <w:rPr>
          <w:sz w:val="16"/>
          <w:szCs w:val="16"/>
        </w:rPr>
        <w:tab/>
        <w:t>“Lightweight Markup Language (Markdown).” [Online]. Available: https://en.wikipedia.org/wiki/Markdown</w:t>
      </w:r>
    </w:p>
    <w:p w14:paraId="24F4AED4" w14:textId="1B6503FC" w:rsidR="001E0996" w:rsidRPr="00B07902" w:rsidRDefault="00CD33E3" w:rsidP="00360886">
      <w:pPr>
        <w:spacing w:after="6pt"/>
        <w:jc w:val="both"/>
      </w:pPr>
      <w:r w:rsidRPr="00F745AC">
        <w:rPr>
          <w:sz w:val="16"/>
          <w:szCs w:val="16"/>
          <w:lang w:val="es-ES"/>
        </w:rPr>
        <w:fldChar w:fldCharType="end"/>
      </w:r>
    </w:p>
    <w:p w14:paraId="75BE73CB" w14:textId="7896DCCF" w:rsidR="00836367" w:rsidRPr="00F96569" w:rsidRDefault="00836367" w:rsidP="11DD7AE4">
      <w:pPr>
        <w:pStyle w:val="references"/>
        <w:numPr>
          <w:ilvl w:val="0"/>
          <w:numId w:val="0"/>
        </w:numPr>
        <w:spacing w:line="12pt" w:lineRule="auto"/>
        <w:ind w:start="18pt"/>
        <w:jc w:val="center"/>
        <w:rPr>
          <w:rFonts w:eastAsia="SimSun"/>
          <w:b/>
          <w:noProof w:val="0"/>
          <w:color w:val="FF0000"/>
          <w:spacing w:val="-1"/>
          <w:sz w:val="20"/>
          <w:szCs w:val="20"/>
          <w:lang w:val="x-none" w:eastAsia="x-none"/>
        </w:rPr>
        <w:sectPr w:rsidR="00836367" w:rsidRPr="00F96569" w:rsidSect="00895B31">
          <w:type w:val="continuous"/>
          <w:pgSz w:w="595.30pt" w:h="841.90pt" w:code="9"/>
          <w:pgMar w:top="54pt" w:right="45.35pt" w:bottom="72pt" w:left="45.35pt" w:header="36pt" w:footer="36pt" w:gutter="0pt"/>
          <w:cols w:num="2" w:space="18pt"/>
          <w:docGrid w:linePitch="360"/>
        </w:sectPr>
      </w:pPr>
    </w:p>
    <w:p w14:paraId="266D2D8E" w14:textId="3B5DDFF1" w:rsidR="009303D9" w:rsidRDefault="009303D9" w:rsidP="005B520E"/>
    <w:sectPr w:rsidR="009303D9" w:rsidSect="00895B31">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90FC1DD" w14:textId="77777777" w:rsidR="00895B31" w:rsidRDefault="00895B31" w:rsidP="001A3B3D">
      <w:r>
        <w:separator/>
      </w:r>
    </w:p>
  </w:endnote>
  <w:endnote w:type="continuationSeparator" w:id="0">
    <w:p w14:paraId="018BF806" w14:textId="77777777" w:rsidR="00895B31" w:rsidRDefault="00895B31" w:rsidP="001A3B3D">
      <w:r>
        <w:continuationSeparator/>
      </w:r>
    </w:p>
  </w:endnote>
  <w:endnote w:type="continuationNotice" w:id="1">
    <w:p w14:paraId="07435D4C" w14:textId="77777777" w:rsidR="00895B31" w:rsidRDefault="00895B31"/>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Narrow">
    <w:panose1 w:val="020B0606020202030204"/>
    <w:charset w:characterSet="iso-8859-1"/>
    <w:family w:val="swiss"/>
    <w:pitch w:val="variable"/>
    <w:sig w:usb0="00000287" w:usb1="00000800" w:usb2="00000000" w:usb3="00000000" w:csb0="000000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5E17F0B8" w14:textId="77777777" w:rsidR="001A3B3D" w:rsidRPr="006F6D3D" w:rsidRDefault="001A3B3D"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665DB33" w14:textId="77777777" w:rsidR="00895B31" w:rsidRDefault="00895B31" w:rsidP="001A3B3D">
      <w:r>
        <w:separator/>
      </w:r>
    </w:p>
  </w:footnote>
  <w:footnote w:type="continuationSeparator" w:id="0">
    <w:p w14:paraId="48C08E24" w14:textId="77777777" w:rsidR="00895B31" w:rsidRDefault="00895B31" w:rsidP="001A3B3D">
      <w:r>
        <w:continuationSeparator/>
      </w:r>
    </w:p>
  </w:footnote>
  <w:footnote w:type="continuationNotice" w:id="1">
    <w:p w14:paraId="605A896C" w14:textId="77777777" w:rsidR="00895B31" w:rsidRDefault="00895B31"/>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6BE4A42"/>
    <w:multiLevelType w:val="hybridMultilevel"/>
    <w:tmpl w:val="DCF40102"/>
    <w:lvl w:ilvl="0" w:tplc="0C0A0001">
      <w:start w:val="1"/>
      <w:numFmt w:val="bullet"/>
      <w:lvlText w:val=""/>
      <w:lvlJc w:val="start"/>
      <w:pPr>
        <w:ind w:start="36pt" w:hanging="18pt"/>
      </w:pPr>
      <w:rPr>
        <w:rFonts w:ascii="Symbol" w:hAnsi="Symbol" w:hint="default"/>
      </w:rPr>
    </w:lvl>
    <w:lvl w:ilvl="1" w:tplc="0C0A0003" w:tentative="1">
      <w:start w:val="1"/>
      <w:numFmt w:val="bullet"/>
      <w:lvlText w:val="o"/>
      <w:lvlJc w:val="start"/>
      <w:pPr>
        <w:ind w:start="72pt" w:hanging="18pt"/>
      </w:pPr>
      <w:rPr>
        <w:rFonts w:ascii="Courier New" w:hAnsi="Courier New" w:cs="Courier New" w:hint="default"/>
      </w:rPr>
    </w:lvl>
    <w:lvl w:ilvl="2" w:tplc="0C0A0005" w:tentative="1">
      <w:start w:val="1"/>
      <w:numFmt w:val="bullet"/>
      <w:lvlText w:val=""/>
      <w:lvlJc w:val="start"/>
      <w:pPr>
        <w:ind w:start="108pt" w:hanging="18pt"/>
      </w:pPr>
      <w:rPr>
        <w:rFonts w:ascii="Wingdings" w:hAnsi="Wingdings" w:hint="default"/>
      </w:rPr>
    </w:lvl>
    <w:lvl w:ilvl="3" w:tplc="0C0A0001" w:tentative="1">
      <w:start w:val="1"/>
      <w:numFmt w:val="bullet"/>
      <w:lvlText w:val=""/>
      <w:lvlJc w:val="start"/>
      <w:pPr>
        <w:ind w:start="144pt" w:hanging="18pt"/>
      </w:pPr>
      <w:rPr>
        <w:rFonts w:ascii="Symbol" w:hAnsi="Symbol" w:hint="default"/>
      </w:rPr>
    </w:lvl>
    <w:lvl w:ilvl="4" w:tplc="0C0A0003" w:tentative="1">
      <w:start w:val="1"/>
      <w:numFmt w:val="bullet"/>
      <w:lvlText w:val="o"/>
      <w:lvlJc w:val="start"/>
      <w:pPr>
        <w:ind w:start="180pt" w:hanging="18pt"/>
      </w:pPr>
      <w:rPr>
        <w:rFonts w:ascii="Courier New" w:hAnsi="Courier New" w:cs="Courier New" w:hint="default"/>
      </w:rPr>
    </w:lvl>
    <w:lvl w:ilvl="5" w:tplc="0C0A0005" w:tentative="1">
      <w:start w:val="1"/>
      <w:numFmt w:val="bullet"/>
      <w:lvlText w:val=""/>
      <w:lvlJc w:val="start"/>
      <w:pPr>
        <w:ind w:start="216pt" w:hanging="18pt"/>
      </w:pPr>
      <w:rPr>
        <w:rFonts w:ascii="Wingdings" w:hAnsi="Wingdings" w:hint="default"/>
      </w:rPr>
    </w:lvl>
    <w:lvl w:ilvl="6" w:tplc="0C0A0001" w:tentative="1">
      <w:start w:val="1"/>
      <w:numFmt w:val="bullet"/>
      <w:lvlText w:val=""/>
      <w:lvlJc w:val="start"/>
      <w:pPr>
        <w:ind w:start="252pt" w:hanging="18pt"/>
      </w:pPr>
      <w:rPr>
        <w:rFonts w:ascii="Symbol" w:hAnsi="Symbol" w:hint="default"/>
      </w:rPr>
    </w:lvl>
    <w:lvl w:ilvl="7" w:tplc="0C0A0003" w:tentative="1">
      <w:start w:val="1"/>
      <w:numFmt w:val="bullet"/>
      <w:lvlText w:val="o"/>
      <w:lvlJc w:val="start"/>
      <w:pPr>
        <w:ind w:start="288pt" w:hanging="18pt"/>
      </w:pPr>
      <w:rPr>
        <w:rFonts w:ascii="Courier New" w:hAnsi="Courier New" w:cs="Courier New" w:hint="default"/>
      </w:rPr>
    </w:lvl>
    <w:lvl w:ilvl="8" w:tplc="0C0A0005" w:tentative="1">
      <w:start w:val="1"/>
      <w:numFmt w:val="bullet"/>
      <w:lvlText w:val=""/>
      <w:lvlJc w:val="start"/>
      <w:pPr>
        <w:ind w:start="324pt" w:hanging="18pt"/>
      </w:pPr>
      <w:rPr>
        <w:rFonts w:ascii="Wingdings" w:hAnsi="Wingdings" w:hint="default"/>
      </w:rPr>
    </w:lvl>
  </w:abstractNum>
  <w:abstractNum w:abstractNumId="12" w15:restartNumberingAfterBreak="0">
    <w:nsid w:val="0F4CE0E4"/>
    <w:multiLevelType w:val="hybridMultilevel"/>
    <w:tmpl w:val="FFFFFFFF"/>
    <w:lvl w:ilvl="0" w:tplc="B22603F0">
      <w:start w:val="1"/>
      <w:numFmt w:val="bullet"/>
      <w:lvlText w:val=""/>
      <w:lvlJc w:val="start"/>
      <w:pPr>
        <w:ind w:start="36pt" w:hanging="18pt"/>
      </w:pPr>
      <w:rPr>
        <w:rFonts w:ascii="Symbol" w:hAnsi="Symbol" w:hint="default"/>
      </w:rPr>
    </w:lvl>
    <w:lvl w:ilvl="1" w:tplc="6A42D612">
      <w:start w:val="1"/>
      <w:numFmt w:val="bullet"/>
      <w:lvlText w:val="o"/>
      <w:lvlJc w:val="start"/>
      <w:pPr>
        <w:ind w:start="72pt" w:hanging="18pt"/>
      </w:pPr>
      <w:rPr>
        <w:rFonts w:ascii="Courier New" w:hAnsi="Courier New" w:hint="default"/>
      </w:rPr>
    </w:lvl>
    <w:lvl w:ilvl="2" w:tplc="2AAA41FE">
      <w:start w:val="1"/>
      <w:numFmt w:val="bullet"/>
      <w:lvlText w:val=""/>
      <w:lvlJc w:val="start"/>
      <w:pPr>
        <w:ind w:start="108pt" w:hanging="18pt"/>
      </w:pPr>
      <w:rPr>
        <w:rFonts w:ascii="Wingdings" w:hAnsi="Wingdings" w:hint="default"/>
      </w:rPr>
    </w:lvl>
    <w:lvl w:ilvl="3" w:tplc="FD86A622">
      <w:start w:val="1"/>
      <w:numFmt w:val="bullet"/>
      <w:lvlText w:val=""/>
      <w:lvlJc w:val="start"/>
      <w:pPr>
        <w:ind w:start="144pt" w:hanging="18pt"/>
      </w:pPr>
      <w:rPr>
        <w:rFonts w:ascii="Symbol" w:hAnsi="Symbol" w:hint="default"/>
      </w:rPr>
    </w:lvl>
    <w:lvl w:ilvl="4" w:tplc="D6AE86A4">
      <w:start w:val="1"/>
      <w:numFmt w:val="bullet"/>
      <w:lvlText w:val="o"/>
      <w:lvlJc w:val="start"/>
      <w:pPr>
        <w:ind w:start="180pt" w:hanging="18pt"/>
      </w:pPr>
      <w:rPr>
        <w:rFonts w:ascii="Courier New" w:hAnsi="Courier New" w:hint="default"/>
      </w:rPr>
    </w:lvl>
    <w:lvl w:ilvl="5" w:tplc="D05020EE">
      <w:start w:val="1"/>
      <w:numFmt w:val="bullet"/>
      <w:lvlText w:val=""/>
      <w:lvlJc w:val="start"/>
      <w:pPr>
        <w:ind w:start="216pt" w:hanging="18pt"/>
      </w:pPr>
      <w:rPr>
        <w:rFonts w:ascii="Wingdings" w:hAnsi="Wingdings" w:hint="default"/>
      </w:rPr>
    </w:lvl>
    <w:lvl w:ilvl="6" w:tplc="D3EC8500">
      <w:start w:val="1"/>
      <w:numFmt w:val="bullet"/>
      <w:lvlText w:val=""/>
      <w:lvlJc w:val="start"/>
      <w:pPr>
        <w:ind w:start="252pt" w:hanging="18pt"/>
      </w:pPr>
      <w:rPr>
        <w:rFonts w:ascii="Symbol" w:hAnsi="Symbol" w:hint="default"/>
      </w:rPr>
    </w:lvl>
    <w:lvl w:ilvl="7" w:tplc="ECB22B10">
      <w:start w:val="1"/>
      <w:numFmt w:val="bullet"/>
      <w:lvlText w:val="o"/>
      <w:lvlJc w:val="start"/>
      <w:pPr>
        <w:ind w:start="288pt" w:hanging="18pt"/>
      </w:pPr>
      <w:rPr>
        <w:rFonts w:ascii="Courier New" w:hAnsi="Courier New" w:hint="default"/>
      </w:rPr>
    </w:lvl>
    <w:lvl w:ilvl="8" w:tplc="905820EA">
      <w:start w:val="1"/>
      <w:numFmt w:val="bullet"/>
      <w:lvlText w:val=""/>
      <w:lvlJc w:val="start"/>
      <w:pPr>
        <w:ind w:start="324pt" w:hanging="18pt"/>
      </w:pPr>
      <w:rPr>
        <w:rFonts w:ascii="Wingdings" w:hAnsi="Wingdings" w:hint="default"/>
      </w:rPr>
    </w:lvl>
  </w:abstractNum>
  <w:abstractNum w:abstractNumId="13" w15:restartNumberingAfterBreak="0">
    <w:nsid w:val="1281AF55"/>
    <w:multiLevelType w:val="hybridMultilevel"/>
    <w:tmpl w:val="3B44FF9C"/>
    <w:lvl w:ilvl="0" w:tplc="9AAC3BD8">
      <w:start w:val="1"/>
      <w:numFmt w:val="bullet"/>
      <w:lvlText w:val=""/>
      <w:lvlJc w:val="start"/>
      <w:pPr>
        <w:ind w:start="36pt" w:hanging="18pt"/>
      </w:pPr>
      <w:rPr>
        <w:rFonts w:ascii="Symbol" w:hAnsi="Symbol" w:hint="default"/>
      </w:rPr>
    </w:lvl>
    <w:lvl w:ilvl="1" w:tplc="452E66D2">
      <w:start w:val="1"/>
      <w:numFmt w:val="bullet"/>
      <w:lvlText w:val="o"/>
      <w:lvlJc w:val="start"/>
      <w:pPr>
        <w:ind w:start="72pt" w:hanging="18pt"/>
      </w:pPr>
      <w:rPr>
        <w:rFonts w:ascii="Courier New" w:hAnsi="Courier New" w:hint="default"/>
      </w:rPr>
    </w:lvl>
    <w:lvl w:ilvl="2" w:tplc="093ED44E">
      <w:start w:val="1"/>
      <w:numFmt w:val="bullet"/>
      <w:lvlText w:val=""/>
      <w:lvlJc w:val="start"/>
      <w:pPr>
        <w:ind w:start="108pt" w:hanging="18pt"/>
      </w:pPr>
      <w:rPr>
        <w:rFonts w:ascii="Wingdings" w:hAnsi="Wingdings" w:hint="default"/>
      </w:rPr>
    </w:lvl>
    <w:lvl w:ilvl="3" w:tplc="3A58D1D4">
      <w:start w:val="1"/>
      <w:numFmt w:val="bullet"/>
      <w:lvlText w:val=""/>
      <w:lvlJc w:val="start"/>
      <w:pPr>
        <w:ind w:start="144pt" w:hanging="18pt"/>
      </w:pPr>
      <w:rPr>
        <w:rFonts w:ascii="Symbol" w:hAnsi="Symbol" w:hint="default"/>
      </w:rPr>
    </w:lvl>
    <w:lvl w:ilvl="4" w:tplc="47225428">
      <w:start w:val="1"/>
      <w:numFmt w:val="bullet"/>
      <w:lvlText w:val="o"/>
      <w:lvlJc w:val="start"/>
      <w:pPr>
        <w:ind w:start="180pt" w:hanging="18pt"/>
      </w:pPr>
      <w:rPr>
        <w:rFonts w:ascii="Courier New" w:hAnsi="Courier New" w:hint="default"/>
      </w:rPr>
    </w:lvl>
    <w:lvl w:ilvl="5" w:tplc="E79855D6">
      <w:start w:val="1"/>
      <w:numFmt w:val="bullet"/>
      <w:lvlText w:val=""/>
      <w:lvlJc w:val="start"/>
      <w:pPr>
        <w:ind w:start="216pt" w:hanging="18pt"/>
      </w:pPr>
      <w:rPr>
        <w:rFonts w:ascii="Wingdings" w:hAnsi="Wingdings" w:hint="default"/>
      </w:rPr>
    </w:lvl>
    <w:lvl w:ilvl="6" w:tplc="6778E5B8">
      <w:start w:val="1"/>
      <w:numFmt w:val="bullet"/>
      <w:lvlText w:val=""/>
      <w:lvlJc w:val="start"/>
      <w:pPr>
        <w:ind w:start="252pt" w:hanging="18pt"/>
      </w:pPr>
      <w:rPr>
        <w:rFonts w:ascii="Symbol" w:hAnsi="Symbol" w:hint="default"/>
      </w:rPr>
    </w:lvl>
    <w:lvl w:ilvl="7" w:tplc="77E28AC6">
      <w:start w:val="1"/>
      <w:numFmt w:val="bullet"/>
      <w:lvlText w:val="o"/>
      <w:lvlJc w:val="start"/>
      <w:pPr>
        <w:ind w:start="288pt" w:hanging="18pt"/>
      </w:pPr>
      <w:rPr>
        <w:rFonts w:ascii="Courier New" w:hAnsi="Courier New" w:hint="default"/>
      </w:rPr>
    </w:lvl>
    <w:lvl w:ilvl="8" w:tplc="6246AF9C">
      <w:start w:val="1"/>
      <w:numFmt w:val="bullet"/>
      <w:lvlText w:val=""/>
      <w:lvlJc w:val="start"/>
      <w:pPr>
        <w:ind w:start="324pt" w:hanging="18pt"/>
      </w:pPr>
      <w:rPr>
        <w:rFonts w:ascii="Wingdings" w:hAnsi="Wingdings" w:hint="default"/>
      </w:rPr>
    </w:lvl>
  </w:abstractNum>
  <w:abstractNum w:abstractNumId="14" w15:restartNumberingAfterBreak="0">
    <w:nsid w:val="18E838CA"/>
    <w:multiLevelType w:val="hybridMultilevel"/>
    <w:tmpl w:val="EB50F4C4"/>
    <w:lvl w:ilvl="0" w:tplc="0C0A0001">
      <w:start w:val="1"/>
      <w:numFmt w:val="bullet"/>
      <w:lvlText w:val=""/>
      <w:lvlJc w:val="start"/>
      <w:pPr>
        <w:ind w:start="50.45pt" w:hanging="18pt"/>
      </w:pPr>
      <w:rPr>
        <w:rFonts w:ascii="Symbol" w:hAnsi="Symbol" w:hint="default"/>
      </w:rPr>
    </w:lvl>
    <w:lvl w:ilvl="1" w:tplc="0C0A0003" w:tentative="1">
      <w:start w:val="1"/>
      <w:numFmt w:val="bullet"/>
      <w:lvlText w:val="o"/>
      <w:lvlJc w:val="start"/>
      <w:pPr>
        <w:ind w:start="86.45pt" w:hanging="18pt"/>
      </w:pPr>
      <w:rPr>
        <w:rFonts w:ascii="Courier New" w:hAnsi="Courier New" w:cs="Courier New" w:hint="default"/>
      </w:rPr>
    </w:lvl>
    <w:lvl w:ilvl="2" w:tplc="0C0A0005" w:tentative="1">
      <w:start w:val="1"/>
      <w:numFmt w:val="bullet"/>
      <w:lvlText w:val=""/>
      <w:lvlJc w:val="start"/>
      <w:pPr>
        <w:ind w:start="122.45pt" w:hanging="18pt"/>
      </w:pPr>
      <w:rPr>
        <w:rFonts w:ascii="Wingdings" w:hAnsi="Wingdings" w:hint="default"/>
      </w:rPr>
    </w:lvl>
    <w:lvl w:ilvl="3" w:tplc="0C0A0001" w:tentative="1">
      <w:start w:val="1"/>
      <w:numFmt w:val="bullet"/>
      <w:lvlText w:val=""/>
      <w:lvlJc w:val="start"/>
      <w:pPr>
        <w:ind w:start="158.45pt" w:hanging="18pt"/>
      </w:pPr>
      <w:rPr>
        <w:rFonts w:ascii="Symbol" w:hAnsi="Symbol" w:hint="default"/>
      </w:rPr>
    </w:lvl>
    <w:lvl w:ilvl="4" w:tplc="0C0A0003" w:tentative="1">
      <w:start w:val="1"/>
      <w:numFmt w:val="bullet"/>
      <w:lvlText w:val="o"/>
      <w:lvlJc w:val="start"/>
      <w:pPr>
        <w:ind w:start="194.45pt" w:hanging="18pt"/>
      </w:pPr>
      <w:rPr>
        <w:rFonts w:ascii="Courier New" w:hAnsi="Courier New" w:cs="Courier New" w:hint="default"/>
      </w:rPr>
    </w:lvl>
    <w:lvl w:ilvl="5" w:tplc="0C0A0005" w:tentative="1">
      <w:start w:val="1"/>
      <w:numFmt w:val="bullet"/>
      <w:lvlText w:val=""/>
      <w:lvlJc w:val="start"/>
      <w:pPr>
        <w:ind w:start="230.45pt" w:hanging="18pt"/>
      </w:pPr>
      <w:rPr>
        <w:rFonts w:ascii="Wingdings" w:hAnsi="Wingdings" w:hint="default"/>
      </w:rPr>
    </w:lvl>
    <w:lvl w:ilvl="6" w:tplc="0C0A0001" w:tentative="1">
      <w:start w:val="1"/>
      <w:numFmt w:val="bullet"/>
      <w:lvlText w:val=""/>
      <w:lvlJc w:val="start"/>
      <w:pPr>
        <w:ind w:start="266.45pt" w:hanging="18pt"/>
      </w:pPr>
      <w:rPr>
        <w:rFonts w:ascii="Symbol" w:hAnsi="Symbol" w:hint="default"/>
      </w:rPr>
    </w:lvl>
    <w:lvl w:ilvl="7" w:tplc="0C0A0003" w:tentative="1">
      <w:start w:val="1"/>
      <w:numFmt w:val="bullet"/>
      <w:lvlText w:val="o"/>
      <w:lvlJc w:val="start"/>
      <w:pPr>
        <w:ind w:start="302.45pt" w:hanging="18pt"/>
      </w:pPr>
      <w:rPr>
        <w:rFonts w:ascii="Courier New" w:hAnsi="Courier New" w:cs="Courier New" w:hint="default"/>
      </w:rPr>
    </w:lvl>
    <w:lvl w:ilvl="8" w:tplc="0C0A0005" w:tentative="1">
      <w:start w:val="1"/>
      <w:numFmt w:val="bullet"/>
      <w:lvlText w:val=""/>
      <w:lvlJc w:val="start"/>
      <w:pPr>
        <w:ind w:start="338.45pt" w:hanging="18pt"/>
      </w:pPr>
      <w:rPr>
        <w:rFonts w:ascii="Wingdings" w:hAnsi="Wingdings" w:hint="default"/>
      </w:rPr>
    </w:lvl>
  </w:abstractNum>
  <w:abstractNum w:abstractNumId="15"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6"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8" w15:restartNumberingAfterBreak="0">
    <w:nsid w:val="299E3DA4"/>
    <w:multiLevelType w:val="hybridMultilevel"/>
    <w:tmpl w:val="FFFFFFFF"/>
    <w:lvl w:ilvl="0" w:tplc="439E7B44">
      <w:start w:val="1"/>
      <w:numFmt w:val="bullet"/>
      <w:lvlText w:val=""/>
      <w:lvlJc w:val="start"/>
      <w:pPr>
        <w:ind w:start="36pt" w:hanging="18pt"/>
      </w:pPr>
      <w:rPr>
        <w:rFonts w:ascii="Symbol" w:hAnsi="Symbol" w:hint="default"/>
      </w:rPr>
    </w:lvl>
    <w:lvl w:ilvl="1" w:tplc="5BEAA41E">
      <w:start w:val="1"/>
      <w:numFmt w:val="bullet"/>
      <w:lvlText w:val="o"/>
      <w:lvlJc w:val="start"/>
      <w:pPr>
        <w:ind w:start="72pt" w:hanging="18pt"/>
      </w:pPr>
      <w:rPr>
        <w:rFonts w:ascii="Courier New" w:hAnsi="Courier New" w:hint="default"/>
      </w:rPr>
    </w:lvl>
    <w:lvl w:ilvl="2" w:tplc="B47A2612">
      <w:start w:val="1"/>
      <w:numFmt w:val="bullet"/>
      <w:lvlText w:val=""/>
      <w:lvlJc w:val="start"/>
      <w:pPr>
        <w:ind w:start="108pt" w:hanging="18pt"/>
      </w:pPr>
      <w:rPr>
        <w:rFonts w:ascii="Wingdings" w:hAnsi="Wingdings" w:hint="default"/>
      </w:rPr>
    </w:lvl>
    <w:lvl w:ilvl="3" w:tplc="FF667536">
      <w:start w:val="1"/>
      <w:numFmt w:val="bullet"/>
      <w:lvlText w:val=""/>
      <w:lvlJc w:val="start"/>
      <w:pPr>
        <w:ind w:start="144pt" w:hanging="18pt"/>
      </w:pPr>
      <w:rPr>
        <w:rFonts w:ascii="Symbol" w:hAnsi="Symbol" w:hint="default"/>
      </w:rPr>
    </w:lvl>
    <w:lvl w:ilvl="4" w:tplc="02829C92">
      <w:start w:val="1"/>
      <w:numFmt w:val="bullet"/>
      <w:lvlText w:val="o"/>
      <w:lvlJc w:val="start"/>
      <w:pPr>
        <w:ind w:start="180pt" w:hanging="18pt"/>
      </w:pPr>
      <w:rPr>
        <w:rFonts w:ascii="Courier New" w:hAnsi="Courier New" w:hint="default"/>
      </w:rPr>
    </w:lvl>
    <w:lvl w:ilvl="5" w:tplc="F3A00CB8">
      <w:start w:val="1"/>
      <w:numFmt w:val="bullet"/>
      <w:lvlText w:val=""/>
      <w:lvlJc w:val="start"/>
      <w:pPr>
        <w:ind w:start="216pt" w:hanging="18pt"/>
      </w:pPr>
      <w:rPr>
        <w:rFonts w:ascii="Wingdings" w:hAnsi="Wingdings" w:hint="default"/>
      </w:rPr>
    </w:lvl>
    <w:lvl w:ilvl="6" w:tplc="397EDE8E">
      <w:start w:val="1"/>
      <w:numFmt w:val="bullet"/>
      <w:lvlText w:val=""/>
      <w:lvlJc w:val="start"/>
      <w:pPr>
        <w:ind w:start="252pt" w:hanging="18pt"/>
      </w:pPr>
      <w:rPr>
        <w:rFonts w:ascii="Symbol" w:hAnsi="Symbol" w:hint="default"/>
      </w:rPr>
    </w:lvl>
    <w:lvl w:ilvl="7" w:tplc="8B0CF366">
      <w:start w:val="1"/>
      <w:numFmt w:val="bullet"/>
      <w:lvlText w:val="o"/>
      <w:lvlJc w:val="start"/>
      <w:pPr>
        <w:ind w:start="288pt" w:hanging="18pt"/>
      </w:pPr>
      <w:rPr>
        <w:rFonts w:ascii="Courier New" w:hAnsi="Courier New" w:hint="default"/>
      </w:rPr>
    </w:lvl>
    <w:lvl w:ilvl="8" w:tplc="302C8F92">
      <w:start w:val="1"/>
      <w:numFmt w:val="bullet"/>
      <w:lvlText w:val=""/>
      <w:lvlJc w:val="start"/>
      <w:pPr>
        <w:ind w:start="324pt" w:hanging="18pt"/>
      </w:pPr>
      <w:rPr>
        <w:rFonts w:ascii="Wingdings" w:hAnsi="Wingdings" w:hint="default"/>
      </w:rPr>
    </w:lvl>
  </w:abstractNum>
  <w:abstractNum w:abstractNumId="19" w15:restartNumberingAfterBreak="0">
    <w:nsid w:val="2CC1478C"/>
    <w:multiLevelType w:val="hybridMultilevel"/>
    <w:tmpl w:val="B76AD9D0"/>
    <w:lvl w:ilvl="0" w:tplc="836AF03A">
      <w:start w:val="1"/>
      <w:numFmt w:val="bullet"/>
      <w:lvlText w:val=""/>
      <w:lvlJc w:val="start"/>
      <w:pPr>
        <w:ind w:start="36pt" w:hanging="18pt"/>
      </w:pPr>
      <w:rPr>
        <w:rFonts w:ascii="Symbol" w:hAnsi="Symbol" w:hint="default"/>
      </w:rPr>
    </w:lvl>
    <w:lvl w:ilvl="1" w:tplc="7F36C26E">
      <w:start w:val="1"/>
      <w:numFmt w:val="bullet"/>
      <w:lvlText w:val="o"/>
      <w:lvlJc w:val="start"/>
      <w:pPr>
        <w:ind w:start="72pt" w:hanging="18pt"/>
      </w:pPr>
      <w:rPr>
        <w:rFonts w:ascii="Courier New" w:hAnsi="Courier New" w:hint="default"/>
      </w:rPr>
    </w:lvl>
    <w:lvl w:ilvl="2" w:tplc="6B04FC28">
      <w:start w:val="1"/>
      <w:numFmt w:val="bullet"/>
      <w:lvlText w:val=""/>
      <w:lvlJc w:val="start"/>
      <w:pPr>
        <w:ind w:start="108pt" w:hanging="18pt"/>
      </w:pPr>
      <w:rPr>
        <w:rFonts w:ascii="Wingdings" w:hAnsi="Wingdings" w:hint="default"/>
      </w:rPr>
    </w:lvl>
    <w:lvl w:ilvl="3" w:tplc="2DB60310">
      <w:start w:val="1"/>
      <w:numFmt w:val="bullet"/>
      <w:lvlText w:val=""/>
      <w:lvlJc w:val="start"/>
      <w:pPr>
        <w:ind w:start="144pt" w:hanging="18pt"/>
      </w:pPr>
      <w:rPr>
        <w:rFonts w:ascii="Symbol" w:hAnsi="Symbol" w:hint="default"/>
      </w:rPr>
    </w:lvl>
    <w:lvl w:ilvl="4" w:tplc="E1B4330C">
      <w:start w:val="1"/>
      <w:numFmt w:val="bullet"/>
      <w:lvlText w:val="o"/>
      <w:lvlJc w:val="start"/>
      <w:pPr>
        <w:ind w:start="180pt" w:hanging="18pt"/>
      </w:pPr>
      <w:rPr>
        <w:rFonts w:ascii="Courier New" w:hAnsi="Courier New" w:hint="default"/>
      </w:rPr>
    </w:lvl>
    <w:lvl w:ilvl="5" w:tplc="E2CE9CFE">
      <w:start w:val="1"/>
      <w:numFmt w:val="bullet"/>
      <w:lvlText w:val=""/>
      <w:lvlJc w:val="start"/>
      <w:pPr>
        <w:ind w:start="216pt" w:hanging="18pt"/>
      </w:pPr>
      <w:rPr>
        <w:rFonts w:ascii="Wingdings" w:hAnsi="Wingdings" w:hint="default"/>
      </w:rPr>
    </w:lvl>
    <w:lvl w:ilvl="6" w:tplc="4AF4DA96">
      <w:start w:val="1"/>
      <w:numFmt w:val="bullet"/>
      <w:lvlText w:val=""/>
      <w:lvlJc w:val="start"/>
      <w:pPr>
        <w:ind w:start="252pt" w:hanging="18pt"/>
      </w:pPr>
      <w:rPr>
        <w:rFonts w:ascii="Symbol" w:hAnsi="Symbol" w:hint="default"/>
      </w:rPr>
    </w:lvl>
    <w:lvl w:ilvl="7" w:tplc="3B5459A8">
      <w:start w:val="1"/>
      <w:numFmt w:val="bullet"/>
      <w:lvlText w:val="o"/>
      <w:lvlJc w:val="start"/>
      <w:pPr>
        <w:ind w:start="288pt" w:hanging="18pt"/>
      </w:pPr>
      <w:rPr>
        <w:rFonts w:ascii="Courier New" w:hAnsi="Courier New" w:hint="default"/>
      </w:rPr>
    </w:lvl>
    <w:lvl w:ilvl="8" w:tplc="F80098D4">
      <w:start w:val="1"/>
      <w:numFmt w:val="bullet"/>
      <w:lvlText w:val=""/>
      <w:lvlJc w:val="start"/>
      <w:pPr>
        <w:ind w:start="324pt" w:hanging="18pt"/>
      </w:pPr>
      <w:rPr>
        <w:rFonts w:ascii="Wingdings" w:hAnsi="Wingdings" w:hint="default"/>
      </w:rPr>
    </w:lvl>
  </w:abstractNum>
  <w:abstractNum w:abstractNumId="20" w15:restartNumberingAfterBreak="0">
    <w:nsid w:val="2FB45B85"/>
    <w:multiLevelType w:val="hybridMultilevel"/>
    <w:tmpl w:val="FFFFFFFF"/>
    <w:lvl w:ilvl="0" w:tplc="2FFE93BA">
      <w:start w:val="1"/>
      <w:numFmt w:val="bullet"/>
      <w:lvlText w:val=""/>
      <w:lvlJc w:val="start"/>
      <w:pPr>
        <w:ind w:start="36pt" w:hanging="18pt"/>
      </w:pPr>
      <w:rPr>
        <w:rFonts w:ascii="Symbol" w:hAnsi="Symbol" w:hint="default"/>
      </w:rPr>
    </w:lvl>
    <w:lvl w:ilvl="1" w:tplc="BD32C316">
      <w:start w:val="1"/>
      <w:numFmt w:val="bullet"/>
      <w:lvlText w:val="o"/>
      <w:lvlJc w:val="start"/>
      <w:pPr>
        <w:ind w:start="72pt" w:hanging="18pt"/>
      </w:pPr>
      <w:rPr>
        <w:rFonts w:ascii="Courier New" w:hAnsi="Courier New" w:hint="default"/>
      </w:rPr>
    </w:lvl>
    <w:lvl w:ilvl="2" w:tplc="ABB6F9C0">
      <w:start w:val="1"/>
      <w:numFmt w:val="bullet"/>
      <w:lvlText w:val=""/>
      <w:lvlJc w:val="start"/>
      <w:pPr>
        <w:ind w:start="108pt" w:hanging="18pt"/>
      </w:pPr>
      <w:rPr>
        <w:rFonts w:ascii="Wingdings" w:hAnsi="Wingdings" w:hint="default"/>
      </w:rPr>
    </w:lvl>
    <w:lvl w:ilvl="3" w:tplc="EA80D672">
      <w:start w:val="1"/>
      <w:numFmt w:val="bullet"/>
      <w:lvlText w:val=""/>
      <w:lvlJc w:val="start"/>
      <w:pPr>
        <w:ind w:start="144pt" w:hanging="18pt"/>
      </w:pPr>
      <w:rPr>
        <w:rFonts w:ascii="Symbol" w:hAnsi="Symbol" w:hint="default"/>
      </w:rPr>
    </w:lvl>
    <w:lvl w:ilvl="4" w:tplc="4C92D9EE">
      <w:start w:val="1"/>
      <w:numFmt w:val="bullet"/>
      <w:lvlText w:val="o"/>
      <w:lvlJc w:val="start"/>
      <w:pPr>
        <w:ind w:start="180pt" w:hanging="18pt"/>
      </w:pPr>
      <w:rPr>
        <w:rFonts w:ascii="Courier New" w:hAnsi="Courier New" w:hint="default"/>
      </w:rPr>
    </w:lvl>
    <w:lvl w:ilvl="5" w:tplc="3D8EDF36">
      <w:start w:val="1"/>
      <w:numFmt w:val="bullet"/>
      <w:lvlText w:val=""/>
      <w:lvlJc w:val="start"/>
      <w:pPr>
        <w:ind w:start="216pt" w:hanging="18pt"/>
      </w:pPr>
      <w:rPr>
        <w:rFonts w:ascii="Wingdings" w:hAnsi="Wingdings" w:hint="default"/>
      </w:rPr>
    </w:lvl>
    <w:lvl w:ilvl="6" w:tplc="B5A88542">
      <w:start w:val="1"/>
      <w:numFmt w:val="bullet"/>
      <w:lvlText w:val=""/>
      <w:lvlJc w:val="start"/>
      <w:pPr>
        <w:ind w:start="252pt" w:hanging="18pt"/>
      </w:pPr>
      <w:rPr>
        <w:rFonts w:ascii="Symbol" w:hAnsi="Symbol" w:hint="default"/>
      </w:rPr>
    </w:lvl>
    <w:lvl w:ilvl="7" w:tplc="A052E06E">
      <w:start w:val="1"/>
      <w:numFmt w:val="bullet"/>
      <w:lvlText w:val="o"/>
      <w:lvlJc w:val="start"/>
      <w:pPr>
        <w:ind w:start="288pt" w:hanging="18pt"/>
      </w:pPr>
      <w:rPr>
        <w:rFonts w:ascii="Courier New" w:hAnsi="Courier New" w:hint="default"/>
      </w:rPr>
    </w:lvl>
    <w:lvl w:ilvl="8" w:tplc="6896C2F0">
      <w:start w:val="1"/>
      <w:numFmt w:val="bullet"/>
      <w:lvlText w:val=""/>
      <w:lvlJc w:val="start"/>
      <w:pPr>
        <w:ind w:start="324pt" w:hanging="18pt"/>
      </w:pPr>
      <w:rPr>
        <w:rFonts w:ascii="Wingdings" w:hAnsi="Wingdings" w:hint="default"/>
      </w:rPr>
    </w:lvl>
  </w:abstractNum>
  <w:abstractNum w:abstractNumId="21" w15:restartNumberingAfterBreak="0">
    <w:nsid w:val="36563CAE"/>
    <w:multiLevelType w:val="hybridMultilevel"/>
    <w:tmpl w:val="4CEA0B2E"/>
    <w:lvl w:ilvl="0" w:tplc="0C0A0001">
      <w:start w:val="1"/>
      <w:numFmt w:val="bullet"/>
      <w:lvlText w:val=""/>
      <w:lvlJc w:val="start"/>
      <w:pPr>
        <w:ind w:start="36pt" w:hanging="18pt"/>
      </w:pPr>
      <w:rPr>
        <w:rFonts w:ascii="Symbol" w:hAnsi="Symbol" w:hint="default"/>
      </w:rPr>
    </w:lvl>
    <w:lvl w:ilvl="1" w:tplc="0C0A0003" w:tentative="1">
      <w:start w:val="1"/>
      <w:numFmt w:val="bullet"/>
      <w:lvlText w:val="o"/>
      <w:lvlJc w:val="start"/>
      <w:pPr>
        <w:ind w:start="72pt" w:hanging="18pt"/>
      </w:pPr>
      <w:rPr>
        <w:rFonts w:ascii="Courier New" w:hAnsi="Courier New" w:cs="Courier New" w:hint="default"/>
      </w:rPr>
    </w:lvl>
    <w:lvl w:ilvl="2" w:tplc="0C0A0005" w:tentative="1">
      <w:start w:val="1"/>
      <w:numFmt w:val="bullet"/>
      <w:lvlText w:val=""/>
      <w:lvlJc w:val="start"/>
      <w:pPr>
        <w:ind w:start="108pt" w:hanging="18pt"/>
      </w:pPr>
      <w:rPr>
        <w:rFonts w:ascii="Wingdings" w:hAnsi="Wingdings" w:hint="default"/>
      </w:rPr>
    </w:lvl>
    <w:lvl w:ilvl="3" w:tplc="0C0A0001" w:tentative="1">
      <w:start w:val="1"/>
      <w:numFmt w:val="bullet"/>
      <w:lvlText w:val=""/>
      <w:lvlJc w:val="start"/>
      <w:pPr>
        <w:ind w:start="144pt" w:hanging="18pt"/>
      </w:pPr>
      <w:rPr>
        <w:rFonts w:ascii="Symbol" w:hAnsi="Symbol" w:hint="default"/>
      </w:rPr>
    </w:lvl>
    <w:lvl w:ilvl="4" w:tplc="0C0A0003" w:tentative="1">
      <w:start w:val="1"/>
      <w:numFmt w:val="bullet"/>
      <w:lvlText w:val="o"/>
      <w:lvlJc w:val="start"/>
      <w:pPr>
        <w:ind w:start="180pt" w:hanging="18pt"/>
      </w:pPr>
      <w:rPr>
        <w:rFonts w:ascii="Courier New" w:hAnsi="Courier New" w:cs="Courier New" w:hint="default"/>
      </w:rPr>
    </w:lvl>
    <w:lvl w:ilvl="5" w:tplc="0C0A0005" w:tentative="1">
      <w:start w:val="1"/>
      <w:numFmt w:val="bullet"/>
      <w:lvlText w:val=""/>
      <w:lvlJc w:val="start"/>
      <w:pPr>
        <w:ind w:start="216pt" w:hanging="18pt"/>
      </w:pPr>
      <w:rPr>
        <w:rFonts w:ascii="Wingdings" w:hAnsi="Wingdings" w:hint="default"/>
      </w:rPr>
    </w:lvl>
    <w:lvl w:ilvl="6" w:tplc="0C0A0001" w:tentative="1">
      <w:start w:val="1"/>
      <w:numFmt w:val="bullet"/>
      <w:lvlText w:val=""/>
      <w:lvlJc w:val="start"/>
      <w:pPr>
        <w:ind w:start="252pt" w:hanging="18pt"/>
      </w:pPr>
      <w:rPr>
        <w:rFonts w:ascii="Symbol" w:hAnsi="Symbol" w:hint="default"/>
      </w:rPr>
    </w:lvl>
    <w:lvl w:ilvl="7" w:tplc="0C0A0003" w:tentative="1">
      <w:start w:val="1"/>
      <w:numFmt w:val="bullet"/>
      <w:lvlText w:val="o"/>
      <w:lvlJc w:val="start"/>
      <w:pPr>
        <w:ind w:start="288pt" w:hanging="18pt"/>
      </w:pPr>
      <w:rPr>
        <w:rFonts w:ascii="Courier New" w:hAnsi="Courier New" w:cs="Courier New" w:hint="default"/>
      </w:rPr>
    </w:lvl>
    <w:lvl w:ilvl="8" w:tplc="0C0A0005" w:tentative="1">
      <w:start w:val="1"/>
      <w:numFmt w:val="bullet"/>
      <w:lvlText w:val=""/>
      <w:lvlJc w:val="start"/>
      <w:pPr>
        <w:ind w:start="324pt" w:hanging="18pt"/>
      </w:pPr>
      <w:rPr>
        <w:rFonts w:ascii="Wingdings" w:hAnsi="Wingdings" w:hint="default"/>
      </w:rPr>
    </w:lvl>
  </w:abstractNum>
  <w:abstractNum w:abstractNumId="22"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3"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4" w15:restartNumberingAfterBreak="0">
    <w:nsid w:val="4189603E"/>
    <w:multiLevelType w:val="multilevel"/>
    <w:tmpl w:val="0AB06E12"/>
    <w:lvl w:ilvl="0">
      <w:start w:val="1"/>
      <w:numFmt w:val="upperRoman"/>
      <w:pStyle w:val="Ttulo1"/>
      <w:lvlText w:val="%1."/>
      <w:lvlJc w:val="center"/>
      <w:pPr>
        <w:tabs>
          <w:tab w:val="num" w:pos="216.5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5"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6" w15:restartNumberingAfterBreak="0">
    <w:nsid w:val="503B903E"/>
    <w:multiLevelType w:val="hybridMultilevel"/>
    <w:tmpl w:val="FFFFFFFF"/>
    <w:lvl w:ilvl="0" w:tplc="C5EEEE88">
      <w:start w:val="1"/>
      <w:numFmt w:val="bullet"/>
      <w:lvlText w:val=""/>
      <w:lvlJc w:val="start"/>
      <w:pPr>
        <w:ind w:start="36pt" w:hanging="18pt"/>
      </w:pPr>
      <w:rPr>
        <w:rFonts w:ascii="Symbol" w:hAnsi="Symbol" w:hint="default"/>
      </w:rPr>
    </w:lvl>
    <w:lvl w:ilvl="1" w:tplc="98741A5C">
      <w:start w:val="1"/>
      <w:numFmt w:val="bullet"/>
      <w:lvlText w:val="o"/>
      <w:lvlJc w:val="start"/>
      <w:pPr>
        <w:ind w:start="72pt" w:hanging="18pt"/>
      </w:pPr>
      <w:rPr>
        <w:rFonts w:ascii="Courier New" w:hAnsi="Courier New" w:hint="default"/>
      </w:rPr>
    </w:lvl>
    <w:lvl w:ilvl="2" w:tplc="8446DB30">
      <w:start w:val="1"/>
      <w:numFmt w:val="bullet"/>
      <w:lvlText w:val=""/>
      <w:lvlJc w:val="start"/>
      <w:pPr>
        <w:ind w:start="108pt" w:hanging="18pt"/>
      </w:pPr>
      <w:rPr>
        <w:rFonts w:ascii="Wingdings" w:hAnsi="Wingdings" w:hint="default"/>
      </w:rPr>
    </w:lvl>
    <w:lvl w:ilvl="3" w:tplc="77F45B8A">
      <w:start w:val="1"/>
      <w:numFmt w:val="bullet"/>
      <w:lvlText w:val=""/>
      <w:lvlJc w:val="start"/>
      <w:pPr>
        <w:ind w:start="144pt" w:hanging="18pt"/>
      </w:pPr>
      <w:rPr>
        <w:rFonts w:ascii="Symbol" w:hAnsi="Symbol" w:hint="default"/>
      </w:rPr>
    </w:lvl>
    <w:lvl w:ilvl="4" w:tplc="34DA1596">
      <w:start w:val="1"/>
      <w:numFmt w:val="bullet"/>
      <w:lvlText w:val="o"/>
      <w:lvlJc w:val="start"/>
      <w:pPr>
        <w:ind w:start="180pt" w:hanging="18pt"/>
      </w:pPr>
      <w:rPr>
        <w:rFonts w:ascii="Courier New" w:hAnsi="Courier New" w:hint="default"/>
      </w:rPr>
    </w:lvl>
    <w:lvl w:ilvl="5" w:tplc="6860C46E">
      <w:start w:val="1"/>
      <w:numFmt w:val="bullet"/>
      <w:lvlText w:val=""/>
      <w:lvlJc w:val="start"/>
      <w:pPr>
        <w:ind w:start="216pt" w:hanging="18pt"/>
      </w:pPr>
      <w:rPr>
        <w:rFonts w:ascii="Wingdings" w:hAnsi="Wingdings" w:hint="default"/>
      </w:rPr>
    </w:lvl>
    <w:lvl w:ilvl="6" w:tplc="45D2E8AE">
      <w:start w:val="1"/>
      <w:numFmt w:val="bullet"/>
      <w:lvlText w:val=""/>
      <w:lvlJc w:val="start"/>
      <w:pPr>
        <w:ind w:start="252pt" w:hanging="18pt"/>
      </w:pPr>
      <w:rPr>
        <w:rFonts w:ascii="Symbol" w:hAnsi="Symbol" w:hint="default"/>
      </w:rPr>
    </w:lvl>
    <w:lvl w:ilvl="7" w:tplc="1A349188">
      <w:start w:val="1"/>
      <w:numFmt w:val="bullet"/>
      <w:lvlText w:val="o"/>
      <w:lvlJc w:val="start"/>
      <w:pPr>
        <w:ind w:start="288pt" w:hanging="18pt"/>
      </w:pPr>
      <w:rPr>
        <w:rFonts w:ascii="Courier New" w:hAnsi="Courier New" w:hint="default"/>
      </w:rPr>
    </w:lvl>
    <w:lvl w:ilvl="8" w:tplc="B0BED99A">
      <w:start w:val="1"/>
      <w:numFmt w:val="bullet"/>
      <w:lvlText w:val=""/>
      <w:lvlJc w:val="start"/>
      <w:pPr>
        <w:ind w:start="324pt" w:hanging="18pt"/>
      </w:pPr>
      <w:rPr>
        <w:rFonts w:ascii="Wingdings" w:hAnsi="Wingdings" w:hint="default"/>
      </w:rPr>
    </w:lvl>
  </w:abstractNum>
  <w:abstractNum w:abstractNumId="27"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8" w15:restartNumberingAfterBreak="0">
    <w:nsid w:val="57CE300B"/>
    <w:multiLevelType w:val="hybridMultilevel"/>
    <w:tmpl w:val="C1765634"/>
    <w:lvl w:ilvl="0" w:tplc="0C0A0001">
      <w:start w:val="1"/>
      <w:numFmt w:val="bullet"/>
      <w:lvlText w:val=""/>
      <w:lvlJc w:val="start"/>
      <w:pPr>
        <w:ind w:start="36pt" w:hanging="18pt"/>
      </w:pPr>
      <w:rPr>
        <w:rFonts w:ascii="Symbol" w:hAnsi="Symbol" w:hint="default"/>
      </w:rPr>
    </w:lvl>
    <w:lvl w:ilvl="1" w:tplc="0C0A0003" w:tentative="1">
      <w:start w:val="1"/>
      <w:numFmt w:val="bullet"/>
      <w:lvlText w:val="o"/>
      <w:lvlJc w:val="start"/>
      <w:pPr>
        <w:ind w:start="72pt" w:hanging="18pt"/>
      </w:pPr>
      <w:rPr>
        <w:rFonts w:ascii="Courier New" w:hAnsi="Courier New" w:cs="Courier New" w:hint="default"/>
      </w:rPr>
    </w:lvl>
    <w:lvl w:ilvl="2" w:tplc="0C0A0005" w:tentative="1">
      <w:start w:val="1"/>
      <w:numFmt w:val="bullet"/>
      <w:lvlText w:val=""/>
      <w:lvlJc w:val="start"/>
      <w:pPr>
        <w:ind w:start="108pt" w:hanging="18pt"/>
      </w:pPr>
      <w:rPr>
        <w:rFonts w:ascii="Wingdings" w:hAnsi="Wingdings" w:hint="default"/>
      </w:rPr>
    </w:lvl>
    <w:lvl w:ilvl="3" w:tplc="0C0A0001" w:tentative="1">
      <w:start w:val="1"/>
      <w:numFmt w:val="bullet"/>
      <w:lvlText w:val=""/>
      <w:lvlJc w:val="start"/>
      <w:pPr>
        <w:ind w:start="144pt" w:hanging="18pt"/>
      </w:pPr>
      <w:rPr>
        <w:rFonts w:ascii="Symbol" w:hAnsi="Symbol" w:hint="default"/>
      </w:rPr>
    </w:lvl>
    <w:lvl w:ilvl="4" w:tplc="0C0A0003" w:tentative="1">
      <w:start w:val="1"/>
      <w:numFmt w:val="bullet"/>
      <w:lvlText w:val="o"/>
      <w:lvlJc w:val="start"/>
      <w:pPr>
        <w:ind w:start="180pt" w:hanging="18pt"/>
      </w:pPr>
      <w:rPr>
        <w:rFonts w:ascii="Courier New" w:hAnsi="Courier New" w:cs="Courier New" w:hint="default"/>
      </w:rPr>
    </w:lvl>
    <w:lvl w:ilvl="5" w:tplc="0C0A0005" w:tentative="1">
      <w:start w:val="1"/>
      <w:numFmt w:val="bullet"/>
      <w:lvlText w:val=""/>
      <w:lvlJc w:val="start"/>
      <w:pPr>
        <w:ind w:start="216pt" w:hanging="18pt"/>
      </w:pPr>
      <w:rPr>
        <w:rFonts w:ascii="Wingdings" w:hAnsi="Wingdings" w:hint="default"/>
      </w:rPr>
    </w:lvl>
    <w:lvl w:ilvl="6" w:tplc="0C0A0001" w:tentative="1">
      <w:start w:val="1"/>
      <w:numFmt w:val="bullet"/>
      <w:lvlText w:val=""/>
      <w:lvlJc w:val="start"/>
      <w:pPr>
        <w:ind w:start="252pt" w:hanging="18pt"/>
      </w:pPr>
      <w:rPr>
        <w:rFonts w:ascii="Symbol" w:hAnsi="Symbol" w:hint="default"/>
      </w:rPr>
    </w:lvl>
    <w:lvl w:ilvl="7" w:tplc="0C0A0003" w:tentative="1">
      <w:start w:val="1"/>
      <w:numFmt w:val="bullet"/>
      <w:lvlText w:val="o"/>
      <w:lvlJc w:val="start"/>
      <w:pPr>
        <w:ind w:start="288pt" w:hanging="18pt"/>
      </w:pPr>
      <w:rPr>
        <w:rFonts w:ascii="Courier New" w:hAnsi="Courier New" w:cs="Courier New" w:hint="default"/>
      </w:rPr>
    </w:lvl>
    <w:lvl w:ilvl="8" w:tplc="0C0A0005" w:tentative="1">
      <w:start w:val="1"/>
      <w:numFmt w:val="bullet"/>
      <w:lvlText w:val=""/>
      <w:lvlJc w:val="start"/>
      <w:pPr>
        <w:ind w:start="324pt" w:hanging="18pt"/>
      </w:pPr>
      <w:rPr>
        <w:rFonts w:ascii="Wingdings" w:hAnsi="Wingdings" w:hint="default"/>
      </w:rPr>
    </w:lvl>
  </w:abstractNum>
  <w:abstractNum w:abstractNumId="29" w15:restartNumberingAfterBreak="0">
    <w:nsid w:val="618E20A9"/>
    <w:multiLevelType w:val="multilevel"/>
    <w:tmpl w:val="6D54A4B8"/>
    <w:lvl w:ilvl="0">
      <w:start w:val="1"/>
      <w:numFmt w:val="bullet"/>
      <w:lvlText w:val=""/>
      <w:lvlJc w:val="start"/>
      <w:pPr>
        <w:ind w:start="36pt" w:hanging="18pt"/>
      </w:pPr>
      <w:rPr>
        <w:rFonts w:ascii="Symbol" w:hAnsi="Symbol" w:hint="default"/>
      </w:rPr>
    </w:lvl>
    <w:lvl w:ilvl="1">
      <w:start w:val="1"/>
      <w:numFmt w:val="decimal"/>
      <w:lvlText w:val="%1.%2."/>
      <w:lvlJc w:val="start"/>
      <w:pPr>
        <w:ind w:start="72pt" w:hanging="18pt"/>
      </w:pPr>
    </w:lvl>
    <w:lvl w:ilvl="2">
      <w:start w:val="1"/>
      <w:numFmt w:val="decimal"/>
      <w:lvlText w:val="%1.%2.%3."/>
      <w:lvlJc w:val="start"/>
      <w:pPr>
        <w:ind w:start="108pt" w:hanging="9pt"/>
      </w:pPr>
    </w:lvl>
    <w:lvl w:ilvl="3">
      <w:start w:val="1"/>
      <w:numFmt w:val="decimal"/>
      <w:lvlText w:val="%1.%2.%3.%4."/>
      <w:lvlJc w:val="start"/>
      <w:pPr>
        <w:ind w:start="144pt" w:hanging="18pt"/>
      </w:pPr>
    </w:lvl>
    <w:lvl w:ilvl="4">
      <w:start w:val="1"/>
      <w:numFmt w:val="decimal"/>
      <w:lvlText w:val="%1.%2.%3.%4.%5."/>
      <w:lvlJc w:val="start"/>
      <w:pPr>
        <w:ind w:start="180pt" w:hanging="18pt"/>
      </w:pPr>
    </w:lvl>
    <w:lvl w:ilvl="5">
      <w:start w:val="1"/>
      <w:numFmt w:val="decimal"/>
      <w:lvlText w:val="%1.%2.%3.%4.%5.%6."/>
      <w:lvlJc w:val="start"/>
      <w:pPr>
        <w:ind w:start="216pt" w:hanging="9pt"/>
      </w:pPr>
    </w:lvl>
    <w:lvl w:ilvl="6">
      <w:start w:val="1"/>
      <w:numFmt w:val="decimal"/>
      <w:lvlText w:val="%1.%2.%3.%4.%5.%6.%7."/>
      <w:lvlJc w:val="start"/>
      <w:pPr>
        <w:ind w:start="252pt" w:hanging="18pt"/>
      </w:pPr>
    </w:lvl>
    <w:lvl w:ilvl="7">
      <w:start w:val="1"/>
      <w:numFmt w:val="decimal"/>
      <w:lvlText w:val="%1.%2.%3.%4.%5.%6.%7.%8."/>
      <w:lvlJc w:val="start"/>
      <w:pPr>
        <w:ind w:start="288pt" w:hanging="18pt"/>
      </w:pPr>
    </w:lvl>
    <w:lvl w:ilvl="8">
      <w:start w:val="1"/>
      <w:numFmt w:val="decimal"/>
      <w:lvlText w:val="%1.%2.%3.%4.%5.%6.%7.%8.%9."/>
      <w:lvlJc w:val="start"/>
      <w:pPr>
        <w:ind w:start="324pt" w:hanging="9pt"/>
      </w:pPr>
    </w:lvl>
  </w:abstractNum>
  <w:abstractNum w:abstractNumId="30" w15:restartNumberingAfterBreak="0">
    <w:nsid w:val="637B1340"/>
    <w:multiLevelType w:val="hybridMultilevel"/>
    <w:tmpl w:val="BEEC18A8"/>
    <w:lvl w:ilvl="0" w:tplc="60E23466">
      <w:start w:val="1"/>
      <w:numFmt w:val="bullet"/>
      <w:lvlText w:val=""/>
      <w:lvlJc w:val="start"/>
      <w:pPr>
        <w:ind w:start="36pt" w:hanging="18pt"/>
      </w:pPr>
      <w:rPr>
        <w:rFonts w:ascii="Symbol" w:hAnsi="Symbol" w:hint="default"/>
      </w:rPr>
    </w:lvl>
    <w:lvl w:ilvl="1" w:tplc="882C7B40">
      <w:start w:val="1"/>
      <w:numFmt w:val="bullet"/>
      <w:lvlText w:val="o"/>
      <w:lvlJc w:val="start"/>
      <w:pPr>
        <w:ind w:start="72pt" w:hanging="18pt"/>
      </w:pPr>
      <w:rPr>
        <w:rFonts w:ascii="Courier New" w:hAnsi="Courier New" w:hint="default"/>
      </w:rPr>
    </w:lvl>
    <w:lvl w:ilvl="2" w:tplc="CC38FFAC">
      <w:start w:val="1"/>
      <w:numFmt w:val="bullet"/>
      <w:lvlText w:val=""/>
      <w:lvlJc w:val="start"/>
      <w:pPr>
        <w:ind w:start="108pt" w:hanging="18pt"/>
      </w:pPr>
      <w:rPr>
        <w:rFonts w:ascii="Wingdings" w:hAnsi="Wingdings" w:hint="default"/>
      </w:rPr>
    </w:lvl>
    <w:lvl w:ilvl="3" w:tplc="1B84DC14">
      <w:start w:val="1"/>
      <w:numFmt w:val="bullet"/>
      <w:lvlText w:val=""/>
      <w:lvlJc w:val="start"/>
      <w:pPr>
        <w:ind w:start="144pt" w:hanging="18pt"/>
      </w:pPr>
      <w:rPr>
        <w:rFonts w:ascii="Symbol" w:hAnsi="Symbol" w:hint="default"/>
      </w:rPr>
    </w:lvl>
    <w:lvl w:ilvl="4" w:tplc="72CA541E">
      <w:start w:val="1"/>
      <w:numFmt w:val="bullet"/>
      <w:lvlText w:val="o"/>
      <w:lvlJc w:val="start"/>
      <w:pPr>
        <w:ind w:start="180pt" w:hanging="18pt"/>
      </w:pPr>
      <w:rPr>
        <w:rFonts w:ascii="Courier New" w:hAnsi="Courier New" w:hint="default"/>
      </w:rPr>
    </w:lvl>
    <w:lvl w:ilvl="5" w:tplc="9334C8F4">
      <w:start w:val="1"/>
      <w:numFmt w:val="bullet"/>
      <w:lvlText w:val=""/>
      <w:lvlJc w:val="start"/>
      <w:pPr>
        <w:ind w:start="216pt" w:hanging="18pt"/>
      </w:pPr>
      <w:rPr>
        <w:rFonts w:ascii="Wingdings" w:hAnsi="Wingdings" w:hint="default"/>
      </w:rPr>
    </w:lvl>
    <w:lvl w:ilvl="6" w:tplc="CBECC136">
      <w:start w:val="1"/>
      <w:numFmt w:val="bullet"/>
      <w:lvlText w:val=""/>
      <w:lvlJc w:val="start"/>
      <w:pPr>
        <w:ind w:start="252pt" w:hanging="18pt"/>
      </w:pPr>
      <w:rPr>
        <w:rFonts w:ascii="Symbol" w:hAnsi="Symbol" w:hint="default"/>
      </w:rPr>
    </w:lvl>
    <w:lvl w:ilvl="7" w:tplc="BBF0632A">
      <w:start w:val="1"/>
      <w:numFmt w:val="bullet"/>
      <w:lvlText w:val="o"/>
      <w:lvlJc w:val="start"/>
      <w:pPr>
        <w:ind w:start="288pt" w:hanging="18pt"/>
      </w:pPr>
      <w:rPr>
        <w:rFonts w:ascii="Courier New" w:hAnsi="Courier New" w:hint="default"/>
      </w:rPr>
    </w:lvl>
    <w:lvl w:ilvl="8" w:tplc="D41E0B06">
      <w:start w:val="1"/>
      <w:numFmt w:val="bullet"/>
      <w:lvlText w:val=""/>
      <w:lvlJc w:val="start"/>
      <w:pPr>
        <w:ind w:start="324pt" w:hanging="18pt"/>
      </w:pPr>
      <w:rPr>
        <w:rFonts w:ascii="Wingdings" w:hAnsi="Wingdings" w:hint="default"/>
      </w:rPr>
    </w:lvl>
  </w:abstractNum>
  <w:abstractNum w:abstractNumId="3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2" w15:restartNumberingAfterBreak="0">
    <w:nsid w:val="6CD32DA8"/>
    <w:multiLevelType w:val="singleLevel"/>
    <w:tmpl w:val="95EE490C"/>
    <w:lvl w:ilvl="0">
      <w:start w:val="5"/>
      <w:numFmt w:val="upperRoman"/>
      <w:pStyle w:val="tablehead"/>
      <w:lvlText w:val="TABLE %1. "/>
      <w:lvlJc w:val="start"/>
      <w:pPr>
        <w:tabs>
          <w:tab w:val="num" w:pos="110.70pt"/>
        </w:tabs>
        <w:ind w:start="0pt" w:firstLine="0pt"/>
      </w:pPr>
      <w:rPr>
        <w:rFonts w:ascii="Times New Roman" w:hAnsi="Times New Roman" w:cs="Times New Roman" w:hint="default"/>
        <w:b w:val="0"/>
        <w:bCs w:val="0"/>
        <w:i w:val="0"/>
        <w:iCs w:val="0"/>
        <w:sz w:val="16"/>
        <w:szCs w:val="16"/>
      </w:rPr>
    </w:lvl>
  </w:abstractNum>
  <w:num w:numId="1" w16cid:durableId="853298333">
    <w:abstractNumId w:val="22"/>
  </w:num>
  <w:num w:numId="2" w16cid:durableId="742875163">
    <w:abstractNumId w:val="31"/>
  </w:num>
  <w:num w:numId="3" w16cid:durableId="1162164719">
    <w:abstractNumId w:val="17"/>
  </w:num>
  <w:num w:numId="4" w16cid:durableId="590970593">
    <w:abstractNumId w:val="24"/>
  </w:num>
  <w:num w:numId="5" w16cid:durableId="649603225">
    <w:abstractNumId w:val="24"/>
  </w:num>
  <w:num w:numId="6" w16cid:durableId="1824269663">
    <w:abstractNumId w:val="24"/>
  </w:num>
  <w:num w:numId="7" w16cid:durableId="1732774393">
    <w:abstractNumId w:val="24"/>
  </w:num>
  <w:num w:numId="8" w16cid:durableId="582420870">
    <w:abstractNumId w:val="27"/>
  </w:num>
  <w:num w:numId="9" w16cid:durableId="1461462639">
    <w:abstractNumId w:val="32"/>
  </w:num>
  <w:num w:numId="10" w16cid:durableId="418448999">
    <w:abstractNumId w:val="23"/>
  </w:num>
  <w:num w:numId="11" w16cid:durableId="164901891">
    <w:abstractNumId w:val="16"/>
  </w:num>
  <w:num w:numId="12" w16cid:durableId="1037972128">
    <w:abstractNumId w:val="15"/>
  </w:num>
  <w:num w:numId="13" w16cid:durableId="1716809635">
    <w:abstractNumId w:val="0"/>
  </w:num>
  <w:num w:numId="14" w16cid:durableId="450904383">
    <w:abstractNumId w:val="10"/>
  </w:num>
  <w:num w:numId="15" w16cid:durableId="642781184">
    <w:abstractNumId w:val="8"/>
  </w:num>
  <w:num w:numId="16" w16cid:durableId="849756172">
    <w:abstractNumId w:val="7"/>
  </w:num>
  <w:num w:numId="17" w16cid:durableId="1002581858">
    <w:abstractNumId w:val="6"/>
  </w:num>
  <w:num w:numId="18" w16cid:durableId="2038777447">
    <w:abstractNumId w:val="5"/>
  </w:num>
  <w:num w:numId="19" w16cid:durableId="184566319">
    <w:abstractNumId w:val="9"/>
  </w:num>
  <w:num w:numId="20" w16cid:durableId="43332436">
    <w:abstractNumId w:val="4"/>
  </w:num>
  <w:num w:numId="21" w16cid:durableId="748424105">
    <w:abstractNumId w:val="3"/>
  </w:num>
  <w:num w:numId="22" w16cid:durableId="1251700335">
    <w:abstractNumId w:val="2"/>
  </w:num>
  <w:num w:numId="23" w16cid:durableId="2115661904">
    <w:abstractNumId w:val="1"/>
  </w:num>
  <w:num w:numId="24" w16cid:durableId="674498530">
    <w:abstractNumId w:val="25"/>
  </w:num>
  <w:num w:numId="25" w16cid:durableId="691614283">
    <w:abstractNumId w:val="30"/>
  </w:num>
  <w:num w:numId="26" w16cid:durableId="1937905536">
    <w:abstractNumId w:val="19"/>
  </w:num>
  <w:num w:numId="27" w16cid:durableId="1628928116">
    <w:abstractNumId w:val="28"/>
  </w:num>
  <w:num w:numId="28" w16cid:durableId="1837451726">
    <w:abstractNumId w:val="21"/>
  </w:num>
  <w:num w:numId="29" w16cid:durableId="1203597596">
    <w:abstractNumId w:val="14"/>
  </w:num>
  <w:num w:numId="30" w16cid:durableId="1526212547">
    <w:abstractNumId w:val="29"/>
  </w:num>
  <w:num w:numId="31" w16cid:durableId="999818759">
    <w:abstractNumId w:val="13"/>
  </w:num>
  <w:num w:numId="32" w16cid:durableId="433870129">
    <w:abstractNumId w:val="20"/>
  </w:num>
  <w:num w:numId="33" w16cid:durableId="1085686385">
    <w:abstractNumId w:val="12"/>
  </w:num>
  <w:num w:numId="34" w16cid:durableId="1519614927">
    <w:abstractNumId w:val="11"/>
  </w:num>
  <w:num w:numId="35" w16cid:durableId="415858529">
    <w:abstractNumId w:val="18"/>
  </w:num>
  <w:num w:numId="36" w16cid:durableId="208764131">
    <w:abstractNumId w:val="26"/>
  </w:num>
  <w:num w:numId="37" w16cid:durableId="1906446872">
    <w:abstractNumId w:val="32"/>
    <w:lvlOverride w:ilvl="0">
      <w:startOverride w:val="5"/>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6D8"/>
    <w:rsid w:val="00001750"/>
    <w:rsid w:val="00001B45"/>
    <w:rsid w:val="00003EAE"/>
    <w:rsid w:val="00004284"/>
    <w:rsid w:val="00007913"/>
    <w:rsid w:val="00007D06"/>
    <w:rsid w:val="00010F7C"/>
    <w:rsid w:val="0001157B"/>
    <w:rsid w:val="00011B4B"/>
    <w:rsid w:val="00012A54"/>
    <w:rsid w:val="00012F52"/>
    <w:rsid w:val="00013E58"/>
    <w:rsid w:val="00016744"/>
    <w:rsid w:val="00017654"/>
    <w:rsid w:val="0002068D"/>
    <w:rsid w:val="000208AB"/>
    <w:rsid w:val="000208FF"/>
    <w:rsid w:val="000231FF"/>
    <w:rsid w:val="00026AE0"/>
    <w:rsid w:val="00031486"/>
    <w:rsid w:val="00031CA0"/>
    <w:rsid w:val="00033452"/>
    <w:rsid w:val="000407A7"/>
    <w:rsid w:val="00040F5B"/>
    <w:rsid w:val="000442FD"/>
    <w:rsid w:val="00045EC2"/>
    <w:rsid w:val="000464E0"/>
    <w:rsid w:val="0004781E"/>
    <w:rsid w:val="00052812"/>
    <w:rsid w:val="00053683"/>
    <w:rsid w:val="00054FA6"/>
    <w:rsid w:val="0005666A"/>
    <w:rsid w:val="000579A5"/>
    <w:rsid w:val="0006055C"/>
    <w:rsid w:val="00061C3A"/>
    <w:rsid w:val="00064F43"/>
    <w:rsid w:val="000663DC"/>
    <w:rsid w:val="00066BC3"/>
    <w:rsid w:val="00067C10"/>
    <w:rsid w:val="000706EF"/>
    <w:rsid w:val="00071362"/>
    <w:rsid w:val="00073E5E"/>
    <w:rsid w:val="000765A4"/>
    <w:rsid w:val="0007689B"/>
    <w:rsid w:val="00076F99"/>
    <w:rsid w:val="0007749E"/>
    <w:rsid w:val="0007775C"/>
    <w:rsid w:val="0008030A"/>
    <w:rsid w:val="00081B3F"/>
    <w:rsid w:val="00084A14"/>
    <w:rsid w:val="0008580E"/>
    <w:rsid w:val="000873BF"/>
    <w:rsid w:val="0008758A"/>
    <w:rsid w:val="00091000"/>
    <w:rsid w:val="000914A7"/>
    <w:rsid w:val="00094894"/>
    <w:rsid w:val="00094CDE"/>
    <w:rsid w:val="00095FDD"/>
    <w:rsid w:val="000974B8"/>
    <w:rsid w:val="000A0060"/>
    <w:rsid w:val="000A02F2"/>
    <w:rsid w:val="000A1C42"/>
    <w:rsid w:val="000A3A71"/>
    <w:rsid w:val="000A3E72"/>
    <w:rsid w:val="000A654B"/>
    <w:rsid w:val="000A7081"/>
    <w:rsid w:val="000A7692"/>
    <w:rsid w:val="000B3BE3"/>
    <w:rsid w:val="000B729C"/>
    <w:rsid w:val="000B75B7"/>
    <w:rsid w:val="000C0926"/>
    <w:rsid w:val="000C0F57"/>
    <w:rsid w:val="000C1E68"/>
    <w:rsid w:val="000C3BEE"/>
    <w:rsid w:val="000C5391"/>
    <w:rsid w:val="000C634F"/>
    <w:rsid w:val="000C7AEB"/>
    <w:rsid w:val="000D02B5"/>
    <w:rsid w:val="000D0797"/>
    <w:rsid w:val="000D1158"/>
    <w:rsid w:val="000D38D0"/>
    <w:rsid w:val="000D3B13"/>
    <w:rsid w:val="000D3F3D"/>
    <w:rsid w:val="000D6F50"/>
    <w:rsid w:val="000D757C"/>
    <w:rsid w:val="000E0B63"/>
    <w:rsid w:val="000E104E"/>
    <w:rsid w:val="000E20A7"/>
    <w:rsid w:val="000E3C41"/>
    <w:rsid w:val="000E4B98"/>
    <w:rsid w:val="000E57E6"/>
    <w:rsid w:val="000E731B"/>
    <w:rsid w:val="000F097A"/>
    <w:rsid w:val="000F0A25"/>
    <w:rsid w:val="000F2C86"/>
    <w:rsid w:val="000F6306"/>
    <w:rsid w:val="000F63D0"/>
    <w:rsid w:val="000F66E0"/>
    <w:rsid w:val="000F725E"/>
    <w:rsid w:val="000F7BE4"/>
    <w:rsid w:val="0010064E"/>
    <w:rsid w:val="001006DC"/>
    <w:rsid w:val="00100E25"/>
    <w:rsid w:val="00102768"/>
    <w:rsid w:val="00105E2D"/>
    <w:rsid w:val="0010622B"/>
    <w:rsid w:val="00106E0C"/>
    <w:rsid w:val="00106F80"/>
    <w:rsid w:val="00107841"/>
    <w:rsid w:val="00110BBF"/>
    <w:rsid w:val="00111299"/>
    <w:rsid w:val="001209FD"/>
    <w:rsid w:val="001212C5"/>
    <w:rsid w:val="00123B3A"/>
    <w:rsid w:val="00123E90"/>
    <w:rsid w:val="00125549"/>
    <w:rsid w:val="0013067A"/>
    <w:rsid w:val="0013095B"/>
    <w:rsid w:val="00132B31"/>
    <w:rsid w:val="001345FC"/>
    <w:rsid w:val="00137305"/>
    <w:rsid w:val="00140655"/>
    <w:rsid w:val="001442F6"/>
    <w:rsid w:val="00146993"/>
    <w:rsid w:val="001473AB"/>
    <w:rsid w:val="0015126D"/>
    <w:rsid w:val="00153E7F"/>
    <w:rsid w:val="00154E87"/>
    <w:rsid w:val="0015673A"/>
    <w:rsid w:val="00156C27"/>
    <w:rsid w:val="00157EDC"/>
    <w:rsid w:val="00160078"/>
    <w:rsid w:val="001631DE"/>
    <w:rsid w:val="001638A4"/>
    <w:rsid w:val="00163B3C"/>
    <w:rsid w:val="0016636D"/>
    <w:rsid w:val="001675AA"/>
    <w:rsid w:val="00167962"/>
    <w:rsid w:val="0017010E"/>
    <w:rsid w:val="00173C03"/>
    <w:rsid w:val="00173FAF"/>
    <w:rsid w:val="00175574"/>
    <w:rsid w:val="00177058"/>
    <w:rsid w:val="0017761F"/>
    <w:rsid w:val="001814F0"/>
    <w:rsid w:val="001818FA"/>
    <w:rsid w:val="00181D35"/>
    <w:rsid w:val="00182C8E"/>
    <w:rsid w:val="0018406F"/>
    <w:rsid w:val="00185D51"/>
    <w:rsid w:val="00186E0C"/>
    <w:rsid w:val="00187186"/>
    <w:rsid w:val="001908CA"/>
    <w:rsid w:val="00193F7B"/>
    <w:rsid w:val="00195CE2"/>
    <w:rsid w:val="00196AAB"/>
    <w:rsid w:val="001A0DD8"/>
    <w:rsid w:val="001A29FD"/>
    <w:rsid w:val="001A2EFD"/>
    <w:rsid w:val="001A3B3D"/>
    <w:rsid w:val="001A4ECE"/>
    <w:rsid w:val="001A5FFB"/>
    <w:rsid w:val="001A6794"/>
    <w:rsid w:val="001A74A9"/>
    <w:rsid w:val="001B1536"/>
    <w:rsid w:val="001B47B6"/>
    <w:rsid w:val="001B4B0B"/>
    <w:rsid w:val="001B67DC"/>
    <w:rsid w:val="001C36FD"/>
    <w:rsid w:val="001C4597"/>
    <w:rsid w:val="001C6708"/>
    <w:rsid w:val="001D0428"/>
    <w:rsid w:val="001D1AFC"/>
    <w:rsid w:val="001D222F"/>
    <w:rsid w:val="001D35E2"/>
    <w:rsid w:val="001D3B27"/>
    <w:rsid w:val="001D46FF"/>
    <w:rsid w:val="001D5597"/>
    <w:rsid w:val="001D72DE"/>
    <w:rsid w:val="001D7B04"/>
    <w:rsid w:val="001E05CA"/>
    <w:rsid w:val="001E0996"/>
    <w:rsid w:val="001E0D86"/>
    <w:rsid w:val="001E4FD4"/>
    <w:rsid w:val="001E5ADE"/>
    <w:rsid w:val="001E69F8"/>
    <w:rsid w:val="001F1144"/>
    <w:rsid w:val="001F16B0"/>
    <w:rsid w:val="001F2705"/>
    <w:rsid w:val="001F5A99"/>
    <w:rsid w:val="001F5C5F"/>
    <w:rsid w:val="001F60B6"/>
    <w:rsid w:val="001F67B6"/>
    <w:rsid w:val="001F6809"/>
    <w:rsid w:val="001F6DEE"/>
    <w:rsid w:val="00201345"/>
    <w:rsid w:val="00202261"/>
    <w:rsid w:val="00202C3F"/>
    <w:rsid w:val="00203B33"/>
    <w:rsid w:val="0020599B"/>
    <w:rsid w:val="00205AC1"/>
    <w:rsid w:val="0020698B"/>
    <w:rsid w:val="0021012F"/>
    <w:rsid w:val="00211102"/>
    <w:rsid w:val="002119BE"/>
    <w:rsid w:val="00214312"/>
    <w:rsid w:val="00216A41"/>
    <w:rsid w:val="00216C00"/>
    <w:rsid w:val="00221A3A"/>
    <w:rsid w:val="00221D55"/>
    <w:rsid w:val="00221E19"/>
    <w:rsid w:val="002231D9"/>
    <w:rsid w:val="002254A9"/>
    <w:rsid w:val="00230047"/>
    <w:rsid w:val="002308AB"/>
    <w:rsid w:val="00233D97"/>
    <w:rsid w:val="002342C9"/>
    <w:rsid w:val="002347A2"/>
    <w:rsid w:val="002356D5"/>
    <w:rsid w:val="0023648D"/>
    <w:rsid w:val="00236D88"/>
    <w:rsid w:val="00237586"/>
    <w:rsid w:val="002379F0"/>
    <w:rsid w:val="00237C12"/>
    <w:rsid w:val="00241894"/>
    <w:rsid w:val="00241D95"/>
    <w:rsid w:val="00242227"/>
    <w:rsid w:val="002429AC"/>
    <w:rsid w:val="002451B8"/>
    <w:rsid w:val="00247B1C"/>
    <w:rsid w:val="00250164"/>
    <w:rsid w:val="002523E3"/>
    <w:rsid w:val="00252F14"/>
    <w:rsid w:val="00254205"/>
    <w:rsid w:val="002544E8"/>
    <w:rsid w:val="002565C3"/>
    <w:rsid w:val="00256E29"/>
    <w:rsid w:val="00257130"/>
    <w:rsid w:val="002575E9"/>
    <w:rsid w:val="00257912"/>
    <w:rsid w:val="00257D94"/>
    <w:rsid w:val="00260314"/>
    <w:rsid w:val="002609D2"/>
    <w:rsid w:val="00260A3E"/>
    <w:rsid w:val="00261B14"/>
    <w:rsid w:val="00262CD8"/>
    <w:rsid w:val="0026789B"/>
    <w:rsid w:val="0027119E"/>
    <w:rsid w:val="002722AC"/>
    <w:rsid w:val="00273048"/>
    <w:rsid w:val="002734C8"/>
    <w:rsid w:val="00275108"/>
    <w:rsid w:val="00276027"/>
    <w:rsid w:val="00281D6A"/>
    <w:rsid w:val="00282732"/>
    <w:rsid w:val="002835EE"/>
    <w:rsid w:val="002850E3"/>
    <w:rsid w:val="00290C27"/>
    <w:rsid w:val="002916F1"/>
    <w:rsid w:val="00291C9A"/>
    <w:rsid w:val="00293F0C"/>
    <w:rsid w:val="00294549"/>
    <w:rsid w:val="00294F5E"/>
    <w:rsid w:val="0029503A"/>
    <w:rsid w:val="002963A6"/>
    <w:rsid w:val="002A11B2"/>
    <w:rsid w:val="002A2CC7"/>
    <w:rsid w:val="002A3DC3"/>
    <w:rsid w:val="002A4CE8"/>
    <w:rsid w:val="002A64A1"/>
    <w:rsid w:val="002A726D"/>
    <w:rsid w:val="002A7F5D"/>
    <w:rsid w:val="002B07E5"/>
    <w:rsid w:val="002B2912"/>
    <w:rsid w:val="002B330E"/>
    <w:rsid w:val="002B3B25"/>
    <w:rsid w:val="002B42C0"/>
    <w:rsid w:val="002B5470"/>
    <w:rsid w:val="002B5B65"/>
    <w:rsid w:val="002B628D"/>
    <w:rsid w:val="002B6724"/>
    <w:rsid w:val="002B6E17"/>
    <w:rsid w:val="002B71B5"/>
    <w:rsid w:val="002C23E2"/>
    <w:rsid w:val="002C3003"/>
    <w:rsid w:val="002C3BF0"/>
    <w:rsid w:val="002D0573"/>
    <w:rsid w:val="002D5055"/>
    <w:rsid w:val="002E04FD"/>
    <w:rsid w:val="002E1F4E"/>
    <w:rsid w:val="002E5860"/>
    <w:rsid w:val="002E7A4E"/>
    <w:rsid w:val="002F0997"/>
    <w:rsid w:val="002F153E"/>
    <w:rsid w:val="002F167A"/>
    <w:rsid w:val="00300A26"/>
    <w:rsid w:val="00301505"/>
    <w:rsid w:val="0030191F"/>
    <w:rsid w:val="00304AD7"/>
    <w:rsid w:val="00307A88"/>
    <w:rsid w:val="00313827"/>
    <w:rsid w:val="00314993"/>
    <w:rsid w:val="003170C1"/>
    <w:rsid w:val="00320578"/>
    <w:rsid w:val="0032073F"/>
    <w:rsid w:val="00321EC6"/>
    <w:rsid w:val="00323BBE"/>
    <w:rsid w:val="00324511"/>
    <w:rsid w:val="00324645"/>
    <w:rsid w:val="00325AD4"/>
    <w:rsid w:val="003279BD"/>
    <w:rsid w:val="00330A9F"/>
    <w:rsid w:val="003323A0"/>
    <w:rsid w:val="00335C2C"/>
    <w:rsid w:val="00336BBA"/>
    <w:rsid w:val="00337512"/>
    <w:rsid w:val="00337C44"/>
    <w:rsid w:val="00337C55"/>
    <w:rsid w:val="00337CA1"/>
    <w:rsid w:val="00337ECE"/>
    <w:rsid w:val="0034259E"/>
    <w:rsid w:val="00343926"/>
    <w:rsid w:val="00343BC7"/>
    <w:rsid w:val="003516F8"/>
    <w:rsid w:val="00353CD7"/>
    <w:rsid w:val="00354FCF"/>
    <w:rsid w:val="00360886"/>
    <w:rsid w:val="00361867"/>
    <w:rsid w:val="0036454F"/>
    <w:rsid w:val="00365D3C"/>
    <w:rsid w:val="003708E7"/>
    <w:rsid w:val="003735EE"/>
    <w:rsid w:val="00374B68"/>
    <w:rsid w:val="003750C9"/>
    <w:rsid w:val="003761C4"/>
    <w:rsid w:val="0037716A"/>
    <w:rsid w:val="00380472"/>
    <w:rsid w:val="003841F1"/>
    <w:rsid w:val="00387E7F"/>
    <w:rsid w:val="00390B7C"/>
    <w:rsid w:val="00390CDE"/>
    <w:rsid w:val="003A19E2"/>
    <w:rsid w:val="003A1F53"/>
    <w:rsid w:val="003A31E9"/>
    <w:rsid w:val="003A336E"/>
    <w:rsid w:val="003A3D09"/>
    <w:rsid w:val="003A5A30"/>
    <w:rsid w:val="003A66C8"/>
    <w:rsid w:val="003A6978"/>
    <w:rsid w:val="003A7E13"/>
    <w:rsid w:val="003B0DAB"/>
    <w:rsid w:val="003B1DF6"/>
    <w:rsid w:val="003B28E7"/>
    <w:rsid w:val="003B2B40"/>
    <w:rsid w:val="003B303A"/>
    <w:rsid w:val="003B4E04"/>
    <w:rsid w:val="003B54E9"/>
    <w:rsid w:val="003B59AA"/>
    <w:rsid w:val="003B62D9"/>
    <w:rsid w:val="003B657D"/>
    <w:rsid w:val="003B792F"/>
    <w:rsid w:val="003C45FB"/>
    <w:rsid w:val="003D07A9"/>
    <w:rsid w:val="003D50A7"/>
    <w:rsid w:val="003D5836"/>
    <w:rsid w:val="003E0436"/>
    <w:rsid w:val="003E11D1"/>
    <w:rsid w:val="003E1A50"/>
    <w:rsid w:val="003E6813"/>
    <w:rsid w:val="003E7100"/>
    <w:rsid w:val="003F0E52"/>
    <w:rsid w:val="003F1A63"/>
    <w:rsid w:val="003F1BD8"/>
    <w:rsid w:val="003F1E78"/>
    <w:rsid w:val="003F3663"/>
    <w:rsid w:val="003F4272"/>
    <w:rsid w:val="003F4668"/>
    <w:rsid w:val="003F596C"/>
    <w:rsid w:val="003F5A08"/>
    <w:rsid w:val="004019DC"/>
    <w:rsid w:val="00404DB1"/>
    <w:rsid w:val="0040549C"/>
    <w:rsid w:val="00407480"/>
    <w:rsid w:val="004137A3"/>
    <w:rsid w:val="00420716"/>
    <w:rsid w:val="00422092"/>
    <w:rsid w:val="00422B20"/>
    <w:rsid w:val="00423D19"/>
    <w:rsid w:val="00427D52"/>
    <w:rsid w:val="00430358"/>
    <w:rsid w:val="004318C9"/>
    <w:rsid w:val="004325FB"/>
    <w:rsid w:val="00434207"/>
    <w:rsid w:val="004405CE"/>
    <w:rsid w:val="00440D00"/>
    <w:rsid w:val="00441CB2"/>
    <w:rsid w:val="0044240E"/>
    <w:rsid w:val="00442E2F"/>
    <w:rsid w:val="004432BA"/>
    <w:rsid w:val="00443304"/>
    <w:rsid w:val="0044407E"/>
    <w:rsid w:val="00445540"/>
    <w:rsid w:val="00445961"/>
    <w:rsid w:val="00447456"/>
    <w:rsid w:val="00447BB9"/>
    <w:rsid w:val="004564C5"/>
    <w:rsid w:val="0046031D"/>
    <w:rsid w:val="0046527F"/>
    <w:rsid w:val="00470372"/>
    <w:rsid w:val="004719B6"/>
    <w:rsid w:val="004727A1"/>
    <w:rsid w:val="00473AC9"/>
    <w:rsid w:val="00473B53"/>
    <w:rsid w:val="00477CFF"/>
    <w:rsid w:val="00481258"/>
    <w:rsid w:val="004815B7"/>
    <w:rsid w:val="00483A8B"/>
    <w:rsid w:val="00484F55"/>
    <w:rsid w:val="0048547C"/>
    <w:rsid w:val="00486BE4"/>
    <w:rsid w:val="00486C15"/>
    <w:rsid w:val="00490DDA"/>
    <w:rsid w:val="00490F53"/>
    <w:rsid w:val="00491621"/>
    <w:rsid w:val="00492FDC"/>
    <w:rsid w:val="00493316"/>
    <w:rsid w:val="0049363F"/>
    <w:rsid w:val="00494239"/>
    <w:rsid w:val="00494690"/>
    <w:rsid w:val="00495C18"/>
    <w:rsid w:val="00496F57"/>
    <w:rsid w:val="00497062"/>
    <w:rsid w:val="00497375"/>
    <w:rsid w:val="004A0F7C"/>
    <w:rsid w:val="004A6D1B"/>
    <w:rsid w:val="004B0615"/>
    <w:rsid w:val="004B1D98"/>
    <w:rsid w:val="004B290C"/>
    <w:rsid w:val="004B4BEB"/>
    <w:rsid w:val="004B5217"/>
    <w:rsid w:val="004B5C85"/>
    <w:rsid w:val="004C15BC"/>
    <w:rsid w:val="004C17DF"/>
    <w:rsid w:val="004C2653"/>
    <w:rsid w:val="004C3681"/>
    <w:rsid w:val="004C4827"/>
    <w:rsid w:val="004C6A55"/>
    <w:rsid w:val="004C7B57"/>
    <w:rsid w:val="004D198D"/>
    <w:rsid w:val="004D1A9B"/>
    <w:rsid w:val="004D1C1C"/>
    <w:rsid w:val="004D25DD"/>
    <w:rsid w:val="004D5F84"/>
    <w:rsid w:val="004D72B5"/>
    <w:rsid w:val="004D7BF6"/>
    <w:rsid w:val="004E0E38"/>
    <w:rsid w:val="004E1A0E"/>
    <w:rsid w:val="004E3991"/>
    <w:rsid w:val="004F1D05"/>
    <w:rsid w:val="004F33A0"/>
    <w:rsid w:val="004F4C0B"/>
    <w:rsid w:val="004F5DC7"/>
    <w:rsid w:val="004F5FC4"/>
    <w:rsid w:val="004F707B"/>
    <w:rsid w:val="0050025F"/>
    <w:rsid w:val="00503047"/>
    <w:rsid w:val="00505CB3"/>
    <w:rsid w:val="005116C0"/>
    <w:rsid w:val="005131DC"/>
    <w:rsid w:val="00514D7D"/>
    <w:rsid w:val="00516CFB"/>
    <w:rsid w:val="00521D3D"/>
    <w:rsid w:val="00526167"/>
    <w:rsid w:val="005264E1"/>
    <w:rsid w:val="005270D5"/>
    <w:rsid w:val="00536131"/>
    <w:rsid w:val="005402FB"/>
    <w:rsid w:val="00541B4B"/>
    <w:rsid w:val="005426BB"/>
    <w:rsid w:val="00543922"/>
    <w:rsid w:val="0055150C"/>
    <w:rsid w:val="00551B7F"/>
    <w:rsid w:val="005532C8"/>
    <w:rsid w:val="005543F1"/>
    <w:rsid w:val="005545AC"/>
    <w:rsid w:val="00554E96"/>
    <w:rsid w:val="005579EC"/>
    <w:rsid w:val="00560854"/>
    <w:rsid w:val="005623F9"/>
    <w:rsid w:val="00562C55"/>
    <w:rsid w:val="00564301"/>
    <w:rsid w:val="00564E95"/>
    <w:rsid w:val="00565999"/>
    <w:rsid w:val="0056610F"/>
    <w:rsid w:val="00566CEA"/>
    <w:rsid w:val="00572828"/>
    <w:rsid w:val="00574ACA"/>
    <w:rsid w:val="00575018"/>
    <w:rsid w:val="00575488"/>
    <w:rsid w:val="00575BCA"/>
    <w:rsid w:val="00575E2F"/>
    <w:rsid w:val="00576E64"/>
    <w:rsid w:val="005834F5"/>
    <w:rsid w:val="00583FA6"/>
    <w:rsid w:val="005912FA"/>
    <w:rsid w:val="00591AEB"/>
    <w:rsid w:val="0059720A"/>
    <w:rsid w:val="00597BD5"/>
    <w:rsid w:val="005A58C5"/>
    <w:rsid w:val="005A5A6B"/>
    <w:rsid w:val="005A6947"/>
    <w:rsid w:val="005A75B4"/>
    <w:rsid w:val="005A7FD1"/>
    <w:rsid w:val="005B0344"/>
    <w:rsid w:val="005B28EB"/>
    <w:rsid w:val="005B2BF6"/>
    <w:rsid w:val="005B49FA"/>
    <w:rsid w:val="005B520E"/>
    <w:rsid w:val="005B6445"/>
    <w:rsid w:val="005B7B06"/>
    <w:rsid w:val="005C100F"/>
    <w:rsid w:val="005C3D8E"/>
    <w:rsid w:val="005C4F0B"/>
    <w:rsid w:val="005C5219"/>
    <w:rsid w:val="005D1233"/>
    <w:rsid w:val="005D139D"/>
    <w:rsid w:val="005D26B5"/>
    <w:rsid w:val="005D3490"/>
    <w:rsid w:val="005D374F"/>
    <w:rsid w:val="005D417C"/>
    <w:rsid w:val="005D4A21"/>
    <w:rsid w:val="005D5262"/>
    <w:rsid w:val="005D5E10"/>
    <w:rsid w:val="005D71B4"/>
    <w:rsid w:val="005D76B4"/>
    <w:rsid w:val="005E0CF4"/>
    <w:rsid w:val="005E165D"/>
    <w:rsid w:val="005E23C5"/>
    <w:rsid w:val="005E2800"/>
    <w:rsid w:val="005E5DFD"/>
    <w:rsid w:val="005E67C8"/>
    <w:rsid w:val="005F0BCF"/>
    <w:rsid w:val="005F15A7"/>
    <w:rsid w:val="005F2CA4"/>
    <w:rsid w:val="005F3BED"/>
    <w:rsid w:val="005F5333"/>
    <w:rsid w:val="005F5939"/>
    <w:rsid w:val="005F5C16"/>
    <w:rsid w:val="005F6D0E"/>
    <w:rsid w:val="005F765E"/>
    <w:rsid w:val="005F7C2F"/>
    <w:rsid w:val="00601A2D"/>
    <w:rsid w:val="006023C9"/>
    <w:rsid w:val="00605825"/>
    <w:rsid w:val="00606964"/>
    <w:rsid w:val="00606AAE"/>
    <w:rsid w:val="00610809"/>
    <w:rsid w:val="00611CD4"/>
    <w:rsid w:val="00612BEE"/>
    <w:rsid w:val="00615090"/>
    <w:rsid w:val="006171D3"/>
    <w:rsid w:val="00620950"/>
    <w:rsid w:val="00625E96"/>
    <w:rsid w:val="0063117C"/>
    <w:rsid w:val="00635FEA"/>
    <w:rsid w:val="00636E5E"/>
    <w:rsid w:val="00643E86"/>
    <w:rsid w:val="00645D22"/>
    <w:rsid w:val="006467E3"/>
    <w:rsid w:val="00646C0D"/>
    <w:rsid w:val="006504CA"/>
    <w:rsid w:val="0065062E"/>
    <w:rsid w:val="006507A9"/>
    <w:rsid w:val="00651375"/>
    <w:rsid w:val="006513DB"/>
    <w:rsid w:val="00651A08"/>
    <w:rsid w:val="00654204"/>
    <w:rsid w:val="0065569C"/>
    <w:rsid w:val="00655F6B"/>
    <w:rsid w:val="00657490"/>
    <w:rsid w:val="00657864"/>
    <w:rsid w:val="00660659"/>
    <w:rsid w:val="00660864"/>
    <w:rsid w:val="00664B0C"/>
    <w:rsid w:val="00664B5B"/>
    <w:rsid w:val="00665E3A"/>
    <w:rsid w:val="006676A9"/>
    <w:rsid w:val="0066773D"/>
    <w:rsid w:val="00667A4F"/>
    <w:rsid w:val="00670434"/>
    <w:rsid w:val="006723C7"/>
    <w:rsid w:val="00672C20"/>
    <w:rsid w:val="00673EEC"/>
    <w:rsid w:val="00674E74"/>
    <w:rsid w:val="00676446"/>
    <w:rsid w:val="006774BE"/>
    <w:rsid w:val="00680204"/>
    <w:rsid w:val="00680593"/>
    <w:rsid w:val="0068115D"/>
    <w:rsid w:val="006820B0"/>
    <w:rsid w:val="006821D0"/>
    <w:rsid w:val="0068461C"/>
    <w:rsid w:val="006865DC"/>
    <w:rsid w:val="006878A5"/>
    <w:rsid w:val="00690A7A"/>
    <w:rsid w:val="006910CD"/>
    <w:rsid w:val="006920B5"/>
    <w:rsid w:val="00693369"/>
    <w:rsid w:val="00696C41"/>
    <w:rsid w:val="006A0784"/>
    <w:rsid w:val="006A12F1"/>
    <w:rsid w:val="006A1D17"/>
    <w:rsid w:val="006A28B9"/>
    <w:rsid w:val="006A492D"/>
    <w:rsid w:val="006A700A"/>
    <w:rsid w:val="006A75B7"/>
    <w:rsid w:val="006B1F36"/>
    <w:rsid w:val="006B5E29"/>
    <w:rsid w:val="006B6B66"/>
    <w:rsid w:val="006B6B99"/>
    <w:rsid w:val="006B7326"/>
    <w:rsid w:val="006B7A6D"/>
    <w:rsid w:val="006C116C"/>
    <w:rsid w:val="006C2166"/>
    <w:rsid w:val="006C69A0"/>
    <w:rsid w:val="006D1669"/>
    <w:rsid w:val="006D460E"/>
    <w:rsid w:val="006D52E8"/>
    <w:rsid w:val="006D6F37"/>
    <w:rsid w:val="006D70A2"/>
    <w:rsid w:val="006E0030"/>
    <w:rsid w:val="006E4278"/>
    <w:rsid w:val="006F08DC"/>
    <w:rsid w:val="006F0F50"/>
    <w:rsid w:val="006F2B9C"/>
    <w:rsid w:val="006F4159"/>
    <w:rsid w:val="006F4502"/>
    <w:rsid w:val="006F6D3D"/>
    <w:rsid w:val="00701345"/>
    <w:rsid w:val="007013F3"/>
    <w:rsid w:val="007062CB"/>
    <w:rsid w:val="007070EA"/>
    <w:rsid w:val="00707BB7"/>
    <w:rsid w:val="00710177"/>
    <w:rsid w:val="00712A93"/>
    <w:rsid w:val="007133C3"/>
    <w:rsid w:val="00713D30"/>
    <w:rsid w:val="007148C0"/>
    <w:rsid w:val="00715BEA"/>
    <w:rsid w:val="00716654"/>
    <w:rsid w:val="00721083"/>
    <w:rsid w:val="00725751"/>
    <w:rsid w:val="007271AA"/>
    <w:rsid w:val="007274CC"/>
    <w:rsid w:val="00727ACC"/>
    <w:rsid w:val="007309A2"/>
    <w:rsid w:val="00732DE2"/>
    <w:rsid w:val="0073327A"/>
    <w:rsid w:val="00737CFF"/>
    <w:rsid w:val="007402C2"/>
    <w:rsid w:val="00740EEA"/>
    <w:rsid w:val="00742423"/>
    <w:rsid w:val="00742F0B"/>
    <w:rsid w:val="007436D5"/>
    <w:rsid w:val="00744AEC"/>
    <w:rsid w:val="00744E46"/>
    <w:rsid w:val="00745178"/>
    <w:rsid w:val="007512DE"/>
    <w:rsid w:val="00755DB1"/>
    <w:rsid w:val="00757F1C"/>
    <w:rsid w:val="0076014E"/>
    <w:rsid w:val="007610A2"/>
    <w:rsid w:val="00763946"/>
    <w:rsid w:val="00765421"/>
    <w:rsid w:val="0076617F"/>
    <w:rsid w:val="00767672"/>
    <w:rsid w:val="00770D70"/>
    <w:rsid w:val="007719E7"/>
    <w:rsid w:val="00772D0E"/>
    <w:rsid w:val="00773D28"/>
    <w:rsid w:val="00776F83"/>
    <w:rsid w:val="00780332"/>
    <w:rsid w:val="00780871"/>
    <w:rsid w:val="007808FF"/>
    <w:rsid w:val="007814EF"/>
    <w:rsid w:val="007838B4"/>
    <w:rsid w:val="007846F5"/>
    <w:rsid w:val="007847EE"/>
    <w:rsid w:val="00784ED4"/>
    <w:rsid w:val="0078748F"/>
    <w:rsid w:val="007907BA"/>
    <w:rsid w:val="00793866"/>
    <w:rsid w:val="00794804"/>
    <w:rsid w:val="00795DC1"/>
    <w:rsid w:val="00796C6A"/>
    <w:rsid w:val="00797038"/>
    <w:rsid w:val="00797FB8"/>
    <w:rsid w:val="007A0C41"/>
    <w:rsid w:val="007A39EB"/>
    <w:rsid w:val="007A3F3F"/>
    <w:rsid w:val="007A7047"/>
    <w:rsid w:val="007A7217"/>
    <w:rsid w:val="007B33F1"/>
    <w:rsid w:val="007B6DDA"/>
    <w:rsid w:val="007B76F3"/>
    <w:rsid w:val="007C0308"/>
    <w:rsid w:val="007C13C0"/>
    <w:rsid w:val="007C204A"/>
    <w:rsid w:val="007C2FF2"/>
    <w:rsid w:val="007C3495"/>
    <w:rsid w:val="007C6B5B"/>
    <w:rsid w:val="007D05E3"/>
    <w:rsid w:val="007D243D"/>
    <w:rsid w:val="007D2571"/>
    <w:rsid w:val="007D2B51"/>
    <w:rsid w:val="007D3583"/>
    <w:rsid w:val="007D5E59"/>
    <w:rsid w:val="007D6232"/>
    <w:rsid w:val="007D7BFE"/>
    <w:rsid w:val="007E0A31"/>
    <w:rsid w:val="007E401D"/>
    <w:rsid w:val="007E581A"/>
    <w:rsid w:val="007E5847"/>
    <w:rsid w:val="007E5F06"/>
    <w:rsid w:val="007E6733"/>
    <w:rsid w:val="007E76C1"/>
    <w:rsid w:val="007F0C07"/>
    <w:rsid w:val="007F1F99"/>
    <w:rsid w:val="007F3C1D"/>
    <w:rsid w:val="007F768F"/>
    <w:rsid w:val="0080165A"/>
    <w:rsid w:val="00802DEA"/>
    <w:rsid w:val="008041B9"/>
    <w:rsid w:val="00804408"/>
    <w:rsid w:val="00804555"/>
    <w:rsid w:val="00806F2F"/>
    <w:rsid w:val="0080706C"/>
    <w:rsid w:val="0080791D"/>
    <w:rsid w:val="00811CE9"/>
    <w:rsid w:val="00812FB5"/>
    <w:rsid w:val="008143F2"/>
    <w:rsid w:val="00814A18"/>
    <w:rsid w:val="00816763"/>
    <w:rsid w:val="008175F4"/>
    <w:rsid w:val="00820E1D"/>
    <w:rsid w:val="008236B8"/>
    <w:rsid w:val="008265A9"/>
    <w:rsid w:val="00827482"/>
    <w:rsid w:val="00827CEB"/>
    <w:rsid w:val="0083113A"/>
    <w:rsid w:val="00831496"/>
    <w:rsid w:val="00831625"/>
    <w:rsid w:val="0083454D"/>
    <w:rsid w:val="00835ED7"/>
    <w:rsid w:val="00836367"/>
    <w:rsid w:val="00836A54"/>
    <w:rsid w:val="0084023C"/>
    <w:rsid w:val="008414D5"/>
    <w:rsid w:val="00841C34"/>
    <w:rsid w:val="0084326C"/>
    <w:rsid w:val="00846C4F"/>
    <w:rsid w:val="00853DCA"/>
    <w:rsid w:val="00854BA7"/>
    <w:rsid w:val="00857ECA"/>
    <w:rsid w:val="00862FDB"/>
    <w:rsid w:val="00862FF7"/>
    <w:rsid w:val="0086362C"/>
    <w:rsid w:val="00866F2C"/>
    <w:rsid w:val="00870253"/>
    <w:rsid w:val="00870562"/>
    <w:rsid w:val="0087115F"/>
    <w:rsid w:val="008718BA"/>
    <w:rsid w:val="0087224B"/>
    <w:rsid w:val="00873603"/>
    <w:rsid w:val="00873899"/>
    <w:rsid w:val="00875097"/>
    <w:rsid w:val="00877B2B"/>
    <w:rsid w:val="00880455"/>
    <w:rsid w:val="00880AC5"/>
    <w:rsid w:val="00880FF4"/>
    <w:rsid w:val="0088102B"/>
    <w:rsid w:val="00885993"/>
    <w:rsid w:val="00886408"/>
    <w:rsid w:val="0088720D"/>
    <w:rsid w:val="00892EC9"/>
    <w:rsid w:val="0089330C"/>
    <w:rsid w:val="00893822"/>
    <w:rsid w:val="00893C19"/>
    <w:rsid w:val="00895B31"/>
    <w:rsid w:val="00896001"/>
    <w:rsid w:val="00896C4F"/>
    <w:rsid w:val="00897037"/>
    <w:rsid w:val="0089725C"/>
    <w:rsid w:val="008973B5"/>
    <w:rsid w:val="008A2C7D"/>
    <w:rsid w:val="008A3AB3"/>
    <w:rsid w:val="008A3E7F"/>
    <w:rsid w:val="008A4B7D"/>
    <w:rsid w:val="008A4B86"/>
    <w:rsid w:val="008A5A32"/>
    <w:rsid w:val="008A5CA3"/>
    <w:rsid w:val="008A69F0"/>
    <w:rsid w:val="008A7526"/>
    <w:rsid w:val="008B02D2"/>
    <w:rsid w:val="008B096A"/>
    <w:rsid w:val="008B1DD3"/>
    <w:rsid w:val="008B4F8A"/>
    <w:rsid w:val="008B6524"/>
    <w:rsid w:val="008B6569"/>
    <w:rsid w:val="008C01A3"/>
    <w:rsid w:val="008C3D9B"/>
    <w:rsid w:val="008C4B23"/>
    <w:rsid w:val="008C6EDF"/>
    <w:rsid w:val="008D1C58"/>
    <w:rsid w:val="008D57D1"/>
    <w:rsid w:val="008D5EBF"/>
    <w:rsid w:val="008D7258"/>
    <w:rsid w:val="008D7F94"/>
    <w:rsid w:val="008E0A95"/>
    <w:rsid w:val="008E30FF"/>
    <w:rsid w:val="008E4899"/>
    <w:rsid w:val="008F523A"/>
    <w:rsid w:val="008F6066"/>
    <w:rsid w:val="008F60C9"/>
    <w:rsid w:val="008F644D"/>
    <w:rsid w:val="008F6CFC"/>
    <w:rsid w:val="008F6E2C"/>
    <w:rsid w:val="008F7E20"/>
    <w:rsid w:val="0090024B"/>
    <w:rsid w:val="00901C20"/>
    <w:rsid w:val="00905080"/>
    <w:rsid w:val="00906069"/>
    <w:rsid w:val="009063A6"/>
    <w:rsid w:val="0090758D"/>
    <w:rsid w:val="009079A5"/>
    <w:rsid w:val="009109A7"/>
    <w:rsid w:val="00910B6D"/>
    <w:rsid w:val="00911FA6"/>
    <w:rsid w:val="00912FB2"/>
    <w:rsid w:val="00914491"/>
    <w:rsid w:val="009159E0"/>
    <w:rsid w:val="0092030F"/>
    <w:rsid w:val="009219CB"/>
    <w:rsid w:val="00923F6A"/>
    <w:rsid w:val="0092402E"/>
    <w:rsid w:val="0092492C"/>
    <w:rsid w:val="00924BB2"/>
    <w:rsid w:val="00925F14"/>
    <w:rsid w:val="009274BD"/>
    <w:rsid w:val="009274CA"/>
    <w:rsid w:val="009303D9"/>
    <w:rsid w:val="00931FC9"/>
    <w:rsid w:val="009321F5"/>
    <w:rsid w:val="00932BDF"/>
    <w:rsid w:val="00932D98"/>
    <w:rsid w:val="00933C64"/>
    <w:rsid w:val="00934216"/>
    <w:rsid w:val="00935DDB"/>
    <w:rsid w:val="009371A8"/>
    <w:rsid w:val="00940301"/>
    <w:rsid w:val="00940706"/>
    <w:rsid w:val="00941B92"/>
    <w:rsid w:val="00945711"/>
    <w:rsid w:val="009477DC"/>
    <w:rsid w:val="009515CA"/>
    <w:rsid w:val="009516C5"/>
    <w:rsid w:val="00953AA2"/>
    <w:rsid w:val="009550BA"/>
    <w:rsid w:val="00955402"/>
    <w:rsid w:val="00955513"/>
    <w:rsid w:val="00960645"/>
    <w:rsid w:val="00961B4F"/>
    <w:rsid w:val="00961DC4"/>
    <w:rsid w:val="00963F2D"/>
    <w:rsid w:val="00964391"/>
    <w:rsid w:val="00964701"/>
    <w:rsid w:val="00965394"/>
    <w:rsid w:val="009706A0"/>
    <w:rsid w:val="00972203"/>
    <w:rsid w:val="0097255E"/>
    <w:rsid w:val="00974192"/>
    <w:rsid w:val="0097472E"/>
    <w:rsid w:val="009753FB"/>
    <w:rsid w:val="00976ADA"/>
    <w:rsid w:val="00980D51"/>
    <w:rsid w:val="009842B6"/>
    <w:rsid w:val="009847CB"/>
    <w:rsid w:val="00984FA4"/>
    <w:rsid w:val="0098798D"/>
    <w:rsid w:val="00996009"/>
    <w:rsid w:val="0099709B"/>
    <w:rsid w:val="009973FB"/>
    <w:rsid w:val="009A0BE1"/>
    <w:rsid w:val="009A1255"/>
    <w:rsid w:val="009A542B"/>
    <w:rsid w:val="009B0F28"/>
    <w:rsid w:val="009B1546"/>
    <w:rsid w:val="009B7829"/>
    <w:rsid w:val="009C1831"/>
    <w:rsid w:val="009C19D8"/>
    <w:rsid w:val="009C23E1"/>
    <w:rsid w:val="009C2A1F"/>
    <w:rsid w:val="009C5C42"/>
    <w:rsid w:val="009C6E28"/>
    <w:rsid w:val="009D1D96"/>
    <w:rsid w:val="009D22C6"/>
    <w:rsid w:val="009D4FAF"/>
    <w:rsid w:val="009D6B2F"/>
    <w:rsid w:val="009D6B71"/>
    <w:rsid w:val="009D78CF"/>
    <w:rsid w:val="009E2246"/>
    <w:rsid w:val="009E5D06"/>
    <w:rsid w:val="009F1089"/>
    <w:rsid w:val="009F1D79"/>
    <w:rsid w:val="009F1DF9"/>
    <w:rsid w:val="009F427D"/>
    <w:rsid w:val="009F4494"/>
    <w:rsid w:val="009F7263"/>
    <w:rsid w:val="009F73F6"/>
    <w:rsid w:val="009F7EDB"/>
    <w:rsid w:val="00A00A0F"/>
    <w:rsid w:val="00A013CF"/>
    <w:rsid w:val="00A051C1"/>
    <w:rsid w:val="00A0580E"/>
    <w:rsid w:val="00A059B3"/>
    <w:rsid w:val="00A07638"/>
    <w:rsid w:val="00A07F3A"/>
    <w:rsid w:val="00A10A28"/>
    <w:rsid w:val="00A10DCE"/>
    <w:rsid w:val="00A1178C"/>
    <w:rsid w:val="00A11BC6"/>
    <w:rsid w:val="00A134A9"/>
    <w:rsid w:val="00A13FA3"/>
    <w:rsid w:val="00A169BD"/>
    <w:rsid w:val="00A177FD"/>
    <w:rsid w:val="00A20C99"/>
    <w:rsid w:val="00A22966"/>
    <w:rsid w:val="00A24814"/>
    <w:rsid w:val="00A26A10"/>
    <w:rsid w:val="00A303E4"/>
    <w:rsid w:val="00A315F4"/>
    <w:rsid w:val="00A325E7"/>
    <w:rsid w:val="00A40D36"/>
    <w:rsid w:val="00A440C7"/>
    <w:rsid w:val="00A44E4F"/>
    <w:rsid w:val="00A453DF"/>
    <w:rsid w:val="00A47F7B"/>
    <w:rsid w:val="00A50034"/>
    <w:rsid w:val="00A52150"/>
    <w:rsid w:val="00A522D6"/>
    <w:rsid w:val="00A527C8"/>
    <w:rsid w:val="00A534F8"/>
    <w:rsid w:val="00A54090"/>
    <w:rsid w:val="00A56EBB"/>
    <w:rsid w:val="00A57847"/>
    <w:rsid w:val="00A6026D"/>
    <w:rsid w:val="00A615C8"/>
    <w:rsid w:val="00A66B86"/>
    <w:rsid w:val="00A673C8"/>
    <w:rsid w:val="00A70EE3"/>
    <w:rsid w:val="00A71B31"/>
    <w:rsid w:val="00A71FE3"/>
    <w:rsid w:val="00A769FD"/>
    <w:rsid w:val="00A76A9C"/>
    <w:rsid w:val="00A76F05"/>
    <w:rsid w:val="00A771D7"/>
    <w:rsid w:val="00A7780B"/>
    <w:rsid w:val="00A80442"/>
    <w:rsid w:val="00A80C2A"/>
    <w:rsid w:val="00A81044"/>
    <w:rsid w:val="00A810E7"/>
    <w:rsid w:val="00A8172F"/>
    <w:rsid w:val="00A81CA4"/>
    <w:rsid w:val="00A82219"/>
    <w:rsid w:val="00A82F48"/>
    <w:rsid w:val="00A861DF"/>
    <w:rsid w:val="00A870F9"/>
    <w:rsid w:val="00A875B8"/>
    <w:rsid w:val="00A909D3"/>
    <w:rsid w:val="00A91C94"/>
    <w:rsid w:val="00A9226B"/>
    <w:rsid w:val="00A92A36"/>
    <w:rsid w:val="00A943B8"/>
    <w:rsid w:val="00A96D76"/>
    <w:rsid w:val="00A974A8"/>
    <w:rsid w:val="00AA05B6"/>
    <w:rsid w:val="00AA1A5C"/>
    <w:rsid w:val="00AA275E"/>
    <w:rsid w:val="00AA464F"/>
    <w:rsid w:val="00AA469C"/>
    <w:rsid w:val="00AA5298"/>
    <w:rsid w:val="00AA5A7D"/>
    <w:rsid w:val="00AB46BB"/>
    <w:rsid w:val="00AB4F1C"/>
    <w:rsid w:val="00AB620B"/>
    <w:rsid w:val="00AB63C0"/>
    <w:rsid w:val="00AC065C"/>
    <w:rsid w:val="00AC0924"/>
    <w:rsid w:val="00AC3C94"/>
    <w:rsid w:val="00AD172F"/>
    <w:rsid w:val="00AD182C"/>
    <w:rsid w:val="00AD1BE0"/>
    <w:rsid w:val="00AD4ABC"/>
    <w:rsid w:val="00AD50A7"/>
    <w:rsid w:val="00AE2149"/>
    <w:rsid w:val="00AE291E"/>
    <w:rsid w:val="00AE3409"/>
    <w:rsid w:val="00AE4904"/>
    <w:rsid w:val="00AE69FD"/>
    <w:rsid w:val="00AE6AE1"/>
    <w:rsid w:val="00AE7379"/>
    <w:rsid w:val="00AE755A"/>
    <w:rsid w:val="00AE7AF4"/>
    <w:rsid w:val="00AF1A16"/>
    <w:rsid w:val="00AF335E"/>
    <w:rsid w:val="00AF5DB6"/>
    <w:rsid w:val="00AF60E1"/>
    <w:rsid w:val="00AF6375"/>
    <w:rsid w:val="00B0427A"/>
    <w:rsid w:val="00B06F93"/>
    <w:rsid w:val="00B07123"/>
    <w:rsid w:val="00B0752B"/>
    <w:rsid w:val="00B07902"/>
    <w:rsid w:val="00B11160"/>
    <w:rsid w:val="00B119F5"/>
    <w:rsid w:val="00B11A60"/>
    <w:rsid w:val="00B1310C"/>
    <w:rsid w:val="00B134E7"/>
    <w:rsid w:val="00B17EAC"/>
    <w:rsid w:val="00B2176E"/>
    <w:rsid w:val="00B22613"/>
    <w:rsid w:val="00B23571"/>
    <w:rsid w:val="00B32391"/>
    <w:rsid w:val="00B33339"/>
    <w:rsid w:val="00B34B8F"/>
    <w:rsid w:val="00B35152"/>
    <w:rsid w:val="00B358A4"/>
    <w:rsid w:val="00B41E16"/>
    <w:rsid w:val="00B426E5"/>
    <w:rsid w:val="00B44A76"/>
    <w:rsid w:val="00B47363"/>
    <w:rsid w:val="00B51B20"/>
    <w:rsid w:val="00B5307F"/>
    <w:rsid w:val="00B53484"/>
    <w:rsid w:val="00B53734"/>
    <w:rsid w:val="00B551D2"/>
    <w:rsid w:val="00B57A49"/>
    <w:rsid w:val="00B62DD7"/>
    <w:rsid w:val="00B643BC"/>
    <w:rsid w:val="00B64747"/>
    <w:rsid w:val="00B6727D"/>
    <w:rsid w:val="00B702EC"/>
    <w:rsid w:val="00B72342"/>
    <w:rsid w:val="00B75E26"/>
    <w:rsid w:val="00B76738"/>
    <w:rsid w:val="00B768D1"/>
    <w:rsid w:val="00B801BE"/>
    <w:rsid w:val="00B8270F"/>
    <w:rsid w:val="00B84292"/>
    <w:rsid w:val="00B84EC0"/>
    <w:rsid w:val="00B85085"/>
    <w:rsid w:val="00B912F5"/>
    <w:rsid w:val="00B91598"/>
    <w:rsid w:val="00B919A1"/>
    <w:rsid w:val="00B91B0B"/>
    <w:rsid w:val="00B921AE"/>
    <w:rsid w:val="00B969B4"/>
    <w:rsid w:val="00B97E46"/>
    <w:rsid w:val="00BA1025"/>
    <w:rsid w:val="00BA27D9"/>
    <w:rsid w:val="00BA3E29"/>
    <w:rsid w:val="00BA4B88"/>
    <w:rsid w:val="00BB117B"/>
    <w:rsid w:val="00BB21E3"/>
    <w:rsid w:val="00BB6EC8"/>
    <w:rsid w:val="00BC095D"/>
    <w:rsid w:val="00BC3420"/>
    <w:rsid w:val="00BC67CD"/>
    <w:rsid w:val="00BC7019"/>
    <w:rsid w:val="00BD0962"/>
    <w:rsid w:val="00BD1CF1"/>
    <w:rsid w:val="00BD4219"/>
    <w:rsid w:val="00BD4B17"/>
    <w:rsid w:val="00BD4D77"/>
    <w:rsid w:val="00BD4FB0"/>
    <w:rsid w:val="00BD561A"/>
    <w:rsid w:val="00BD670B"/>
    <w:rsid w:val="00BE22E6"/>
    <w:rsid w:val="00BE44AD"/>
    <w:rsid w:val="00BE4D20"/>
    <w:rsid w:val="00BE64FC"/>
    <w:rsid w:val="00BE660A"/>
    <w:rsid w:val="00BE7D0C"/>
    <w:rsid w:val="00BE7D3C"/>
    <w:rsid w:val="00BF072A"/>
    <w:rsid w:val="00BF1002"/>
    <w:rsid w:val="00BF1FFB"/>
    <w:rsid w:val="00BF250A"/>
    <w:rsid w:val="00BF5FF6"/>
    <w:rsid w:val="00BF6FEE"/>
    <w:rsid w:val="00C0090D"/>
    <w:rsid w:val="00C00C08"/>
    <w:rsid w:val="00C0207F"/>
    <w:rsid w:val="00C0284B"/>
    <w:rsid w:val="00C02EA4"/>
    <w:rsid w:val="00C03437"/>
    <w:rsid w:val="00C0553F"/>
    <w:rsid w:val="00C10A8A"/>
    <w:rsid w:val="00C1503C"/>
    <w:rsid w:val="00C16117"/>
    <w:rsid w:val="00C17089"/>
    <w:rsid w:val="00C20522"/>
    <w:rsid w:val="00C2315C"/>
    <w:rsid w:val="00C26312"/>
    <w:rsid w:val="00C26C87"/>
    <w:rsid w:val="00C26ED7"/>
    <w:rsid w:val="00C273C5"/>
    <w:rsid w:val="00C27562"/>
    <w:rsid w:val="00C3065D"/>
    <w:rsid w:val="00C3075A"/>
    <w:rsid w:val="00C3617E"/>
    <w:rsid w:val="00C37F88"/>
    <w:rsid w:val="00C40526"/>
    <w:rsid w:val="00C4135A"/>
    <w:rsid w:val="00C42042"/>
    <w:rsid w:val="00C47491"/>
    <w:rsid w:val="00C52DBF"/>
    <w:rsid w:val="00C53ADE"/>
    <w:rsid w:val="00C54435"/>
    <w:rsid w:val="00C55D4B"/>
    <w:rsid w:val="00C56E83"/>
    <w:rsid w:val="00C60180"/>
    <w:rsid w:val="00C6151F"/>
    <w:rsid w:val="00C63A7A"/>
    <w:rsid w:val="00C63D80"/>
    <w:rsid w:val="00C65189"/>
    <w:rsid w:val="00C65624"/>
    <w:rsid w:val="00C6566C"/>
    <w:rsid w:val="00C67147"/>
    <w:rsid w:val="00C671A1"/>
    <w:rsid w:val="00C70673"/>
    <w:rsid w:val="00C70CBE"/>
    <w:rsid w:val="00C723ED"/>
    <w:rsid w:val="00C747FB"/>
    <w:rsid w:val="00C76BBC"/>
    <w:rsid w:val="00C774A2"/>
    <w:rsid w:val="00C810E1"/>
    <w:rsid w:val="00C81912"/>
    <w:rsid w:val="00C824AE"/>
    <w:rsid w:val="00C86691"/>
    <w:rsid w:val="00C8703F"/>
    <w:rsid w:val="00C90271"/>
    <w:rsid w:val="00C919A4"/>
    <w:rsid w:val="00C91AC4"/>
    <w:rsid w:val="00C97826"/>
    <w:rsid w:val="00C9791B"/>
    <w:rsid w:val="00CA2EC0"/>
    <w:rsid w:val="00CA37DF"/>
    <w:rsid w:val="00CA4392"/>
    <w:rsid w:val="00CA56B9"/>
    <w:rsid w:val="00CA5CA6"/>
    <w:rsid w:val="00CA5E6B"/>
    <w:rsid w:val="00CA7FF2"/>
    <w:rsid w:val="00CB05D9"/>
    <w:rsid w:val="00CB3FA1"/>
    <w:rsid w:val="00CB64B8"/>
    <w:rsid w:val="00CB71CB"/>
    <w:rsid w:val="00CB7C09"/>
    <w:rsid w:val="00CC0B0A"/>
    <w:rsid w:val="00CC2228"/>
    <w:rsid w:val="00CC393F"/>
    <w:rsid w:val="00CC39EC"/>
    <w:rsid w:val="00CC4383"/>
    <w:rsid w:val="00CC49F2"/>
    <w:rsid w:val="00CC4E00"/>
    <w:rsid w:val="00CD12A5"/>
    <w:rsid w:val="00CD1B02"/>
    <w:rsid w:val="00CD33E3"/>
    <w:rsid w:val="00CD35C2"/>
    <w:rsid w:val="00CE1C5F"/>
    <w:rsid w:val="00CE43E5"/>
    <w:rsid w:val="00CF00DB"/>
    <w:rsid w:val="00CF02C3"/>
    <w:rsid w:val="00CF09D1"/>
    <w:rsid w:val="00CF0DE2"/>
    <w:rsid w:val="00CF14B3"/>
    <w:rsid w:val="00CF1651"/>
    <w:rsid w:val="00CF3859"/>
    <w:rsid w:val="00CF4EC8"/>
    <w:rsid w:val="00CF5A03"/>
    <w:rsid w:val="00CF6391"/>
    <w:rsid w:val="00CF65EB"/>
    <w:rsid w:val="00CF66D5"/>
    <w:rsid w:val="00D00901"/>
    <w:rsid w:val="00D0488B"/>
    <w:rsid w:val="00D05FAB"/>
    <w:rsid w:val="00D07A41"/>
    <w:rsid w:val="00D10C80"/>
    <w:rsid w:val="00D1100B"/>
    <w:rsid w:val="00D12D65"/>
    <w:rsid w:val="00D14144"/>
    <w:rsid w:val="00D1447A"/>
    <w:rsid w:val="00D15870"/>
    <w:rsid w:val="00D203C3"/>
    <w:rsid w:val="00D21214"/>
    <w:rsid w:val="00D2176E"/>
    <w:rsid w:val="00D226C8"/>
    <w:rsid w:val="00D23076"/>
    <w:rsid w:val="00D33C5B"/>
    <w:rsid w:val="00D34EA8"/>
    <w:rsid w:val="00D378A9"/>
    <w:rsid w:val="00D4072A"/>
    <w:rsid w:val="00D419F8"/>
    <w:rsid w:val="00D4643A"/>
    <w:rsid w:val="00D473B3"/>
    <w:rsid w:val="00D53C0C"/>
    <w:rsid w:val="00D55BD4"/>
    <w:rsid w:val="00D563E5"/>
    <w:rsid w:val="00D619ED"/>
    <w:rsid w:val="00D62424"/>
    <w:rsid w:val="00D632BE"/>
    <w:rsid w:val="00D63331"/>
    <w:rsid w:val="00D71078"/>
    <w:rsid w:val="00D72D06"/>
    <w:rsid w:val="00D7522C"/>
    <w:rsid w:val="00D7536F"/>
    <w:rsid w:val="00D75D05"/>
    <w:rsid w:val="00D76668"/>
    <w:rsid w:val="00D829A4"/>
    <w:rsid w:val="00D846C7"/>
    <w:rsid w:val="00D8717F"/>
    <w:rsid w:val="00D9025C"/>
    <w:rsid w:val="00D90D80"/>
    <w:rsid w:val="00D91B01"/>
    <w:rsid w:val="00D93A23"/>
    <w:rsid w:val="00DA03EB"/>
    <w:rsid w:val="00DA30E2"/>
    <w:rsid w:val="00DA500C"/>
    <w:rsid w:val="00DA7345"/>
    <w:rsid w:val="00DB1C7E"/>
    <w:rsid w:val="00DB437E"/>
    <w:rsid w:val="00DB5F26"/>
    <w:rsid w:val="00DB5FCE"/>
    <w:rsid w:val="00DB784D"/>
    <w:rsid w:val="00DC19FB"/>
    <w:rsid w:val="00DC205B"/>
    <w:rsid w:val="00DC62A3"/>
    <w:rsid w:val="00DC6F5C"/>
    <w:rsid w:val="00DC7312"/>
    <w:rsid w:val="00DD0E00"/>
    <w:rsid w:val="00DD26CE"/>
    <w:rsid w:val="00DD3B3C"/>
    <w:rsid w:val="00DD3CA5"/>
    <w:rsid w:val="00DD4021"/>
    <w:rsid w:val="00DD4A1B"/>
    <w:rsid w:val="00DD530E"/>
    <w:rsid w:val="00DE01A9"/>
    <w:rsid w:val="00DE04CD"/>
    <w:rsid w:val="00DE06D7"/>
    <w:rsid w:val="00DE1AA7"/>
    <w:rsid w:val="00DE2AB7"/>
    <w:rsid w:val="00DE2E4A"/>
    <w:rsid w:val="00DE3A0A"/>
    <w:rsid w:val="00DE5EEA"/>
    <w:rsid w:val="00DE6844"/>
    <w:rsid w:val="00DE7270"/>
    <w:rsid w:val="00DE7F57"/>
    <w:rsid w:val="00DF19C1"/>
    <w:rsid w:val="00DF20F3"/>
    <w:rsid w:val="00DF5223"/>
    <w:rsid w:val="00DF5C72"/>
    <w:rsid w:val="00E002BC"/>
    <w:rsid w:val="00E00736"/>
    <w:rsid w:val="00E018F0"/>
    <w:rsid w:val="00E01946"/>
    <w:rsid w:val="00E0209C"/>
    <w:rsid w:val="00E02D1D"/>
    <w:rsid w:val="00E03BD0"/>
    <w:rsid w:val="00E04C27"/>
    <w:rsid w:val="00E05161"/>
    <w:rsid w:val="00E061A2"/>
    <w:rsid w:val="00E07383"/>
    <w:rsid w:val="00E10F4C"/>
    <w:rsid w:val="00E11031"/>
    <w:rsid w:val="00E113FE"/>
    <w:rsid w:val="00E14C1B"/>
    <w:rsid w:val="00E15CB3"/>
    <w:rsid w:val="00E16412"/>
    <w:rsid w:val="00E165BC"/>
    <w:rsid w:val="00E237E5"/>
    <w:rsid w:val="00E2597C"/>
    <w:rsid w:val="00E27191"/>
    <w:rsid w:val="00E3090A"/>
    <w:rsid w:val="00E314C8"/>
    <w:rsid w:val="00E3211D"/>
    <w:rsid w:val="00E33142"/>
    <w:rsid w:val="00E3460F"/>
    <w:rsid w:val="00E373D9"/>
    <w:rsid w:val="00E43484"/>
    <w:rsid w:val="00E46464"/>
    <w:rsid w:val="00E50F5B"/>
    <w:rsid w:val="00E52DAD"/>
    <w:rsid w:val="00E54E63"/>
    <w:rsid w:val="00E55E71"/>
    <w:rsid w:val="00E60A78"/>
    <w:rsid w:val="00E611E3"/>
    <w:rsid w:val="00E61E12"/>
    <w:rsid w:val="00E62C43"/>
    <w:rsid w:val="00E65AD9"/>
    <w:rsid w:val="00E673BB"/>
    <w:rsid w:val="00E70D02"/>
    <w:rsid w:val="00E716A1"/>
    <w:rsid w:val="00E71C67"/>
    <w:rsid w:val="00E7596C"/>
    <w:rsid w:val="00E75990"/>
    <w:rsid w:val="00E80287"/>
    <w:rsid w:val="00E82DEE"/>
    <w:rsid w:val="00E82F1B"/>
    <w:rsid w:val="00E82FD9"/>
    <w:rsid w:val="00E8384A"/>
    <w:rsid w:val="00E85F59"/>
    <w:rsid w:val="00E878F2"/>
    <w:rsid w:val="00E91D8B"/>
    <w:rsid w:val="00E93711"/>
    <w:rsid w:val="00E9487C"/>
    <w:rsid w:val="00E94FC1"/>
    <w:rsid w:val="00E951B4"/>
    <w:rsid w:val="00E959B4"/>
    <w:rsid w:val="00E976EA"/>
    <w:rsid w:val="00E97F5B"/>
    <w:rsid w:val="00EA1F6A"/>
    <w:rsid w:val="00EA311B"/>
    <w:rsid w:val="00EA3B9C"/>
    <w:rsid w:val="00EB298B"/>
    <w:rsid w:val="00EB3AC2"/>
    <w:rsid w:val="00EB3CB3"/>
    <w:rsid w:val="00EB3D10"/>
    <w:rsid w:val="00EB4457"/>
    <w:rsid w:val="00EB5C5E"/>
    <w:rsid w:val="00EB679A"/>
    <w:rsid w:val="00EB6F23"/>
    <w:rsid w:val="00EC2CC0"/>
    <w:rsid w:val="00EC2DB5"/>
    <w:rsid w:val="00EC4D1C"/>
    <w:rsid w:val="00EC5747"/>
    <w:rsid w:val="00ED0149"/>
    <w:rsid w:val="00ED369C"/>
    <w:rsid w:val="00ED7103"/>
    <w:rsid w:val="00ED7462"/>
    <w:rsid w:val="00EE042B"/>
    <w:rsid w:val="00EE1CB8"/>
    <w:rsid w:val="00EE4650"/>
    <w:rsid w:val="00EE515B"/>
    <w:rsid w:val="00EE660D"/>
    <w:rsid w:val="00EF03CD"/>
    <w:rsid w:val="00EF04BA"/>
    <w:rsid w:val="00EF0B7E"/>
    <w:rsid w:val="00EF149D"/>
    <w:rsid w:val="00EF1C88"/>
    <w:rsid w:val="00EF2CDE"/>
    <w:rsid w:val="00EF3348"/>
    <w:rsid w:val="00EF4EAF"/>
    <w:rsid w:val="00EF510E"/>
    <w:rsid w:val="00EF7DE3"/>
    <w:rsid w:val="00F00C1D"/>
    <w:rsid w:val="00F013A5"/>
    <w:rsid w:val="00F017A1"/>
    <w:rsid w:val="00F01B1E"/>
    <w:rsid w:val="00F023EC"/>
    <w:rsid w:val="00F03103"/>
    <w:rsid w:val="00F044B8"/>
    <w:rsid w:val="00F06808"/>
    <w:rsid w:val="00F10192"/>
    <w:rsid w:val="00F10DF7"/>
    <w:rsid w:val="00F13AED"/>
    <w:rsid w:val="00F14E25"/>
    <w:rsid w:val="00F166A0"/>
    <w:rsid w:val="00F2091B"/>
    <w:rsid w:val="00F21584"/>
    <w:rsid w:val="00F232BF"/>
    <w:rsid w:val="00F235AA"/>
    <w:rsid w:val="00F23853"/>
    <w:rsid w:val="00F271DE"/>
    <w:rsid w:val="00F3141A"/>
    <w:rsid w:val="00F3234A"/>
    <w:rsid w:val="00F33300"/>
    <w:rsid w:val="00F33A0E"/>
    <w:rsid w:val="00F34761"/>
    <w:rsid w:val="00F40EB5"/>
    <w:rsid w:val="00F41DF7"/>
    <w:rsid w:val="00F42093"/>
    <w:rsid w:val="00F434AC"/>
    <w:rsid w:val="00F44E8D"/>
    <w:rsid w:val="00F44F0E"/>
    <w:rsid w:val="00F45E79"/>
    <w:rsid w:val="00F4750E"/>
    <w:rsid w:val="00F47780"/>
    <w:rsid w:val="00F51E03"/>
    <w:rsid w:val="00F551C4"/>
    <w:rsid w:val="00F55672"/>
    <w:rsid w:val="00F55E2E"/>
    <w:rsid w:val="00F56EA5"/>
    <w:rsid w:val="00F60B00"/>
    <w:rsid w:val="00F62607"/>
    <w:rsid w:val="00F627DA"/>
    <w:rsid w:val="00F63BDC"/>
    <w:rsid w:val="00F63CDF"/>
    <w:rsid w:val="00F654C6"/>
    <w:rsid w:val="00F66227"/>
    <w:rsid w:val="00F66B1C"/>
    <w:rsid w:val="00F7288F"/>
    <w:rsid w:val="00F73433"/>
    <w:rsid w:val="00F74302"/>
    <w:rsid w:val="00F745AC"/>
    <w:rsid w:val="00F75F4C"/>
    <w:rsid w:val="00F7692E"/>
    <w:rsid w:val="00F76EA8"/>
    <w:rsid w:val="00F77F03"/>
    <w:rsid w:val="00F8037A"/>
    <w:rsid w:val="00F834FE"/>
    <w:rsid w:val="00F835A2"/>
    <w:rsid w:val="00F837F8"/>
    <w:rsid w:val="00F847A6"/>
    <w:rsid w:val="00F860E8"/>
    <w:rsid w:val="00F9325C"/>
    <w:rsid w:val="00F9441B"/>
    <w:rsid w:val="00F965DF"/>
    <w:rsid w:val="00FA0D1B"/>
    <w:rsid w:val="00FA494A"/>
    <w:rsid w:val="00FA4C32"/>
    <w:rsid w:val="00FA55E1"/>
    <w:rsid w:val="00FA700E"/>
    <w:rsid w:val="00FA7B87"/>
    <w:rsid w:val="00FB08E7"/>
    <w:rsid w:val="00FB11BC"/>
    <w:rsid w:val="00FB1D20"/>
    <w:rsid w:val="00FB4034"/>
    <w:rsid w:val="00FB68C0"/>
    <w:rsid w:val="00FC106D"/>
    <w:rsid w:val="00FC4467"/>
    <w:rsid w:val="00FC504C"/>
    <w:rsid w:val="00FC6F13"/>
    <w:rsid w:val="00FD0C1D"/>
    <w:rsid w:val="00FD1985"/>
    <w:rsid w:val="00FD1E4C"/>
    <w:rsid w:val="00FD2675"/>
    <w:rsid w:val="00FD3A5D"/>
    <w:rsid w:val="00FD3B32"/>
    <w:rsid w:val="00FD5C3B"/>
    <w:rsid w:val="00FE0DFA"/>
    <w:rsid w:val="00FE1897"/>
    <w:rsid w:val="00FE3888"/>
    <w:rsid w:val="00FE68AA"/>
    <w:rsid w:val="00FE7114"/>
    <w:rsid w:val="00FF3386"/>
    <w:rsid w:val="00FF3D7F"/>
    <w:rsid w:val="00FF3EFD"/>
    <w:rsid w:val="00FF3F77"/>
    <w:rsid w:val="00FF5B5D"/>
    <w:rsid w:val="00FF6946"/>
    <w:rsid w:val="018480A2"/>
    <w:rsid w:val="0312AC99"/>
    <w:rsid w:val="036D674E"/>
    <w:rsid w:val="03F0A12E"/>
    <w:rsid w:val="04420D97"/>
    <w:rsid w:val="04870486"/>
    <w:rsid w:val="04C27A58"/>
    <w:rsid w:val="054AB17E"/>
    <w:rsid w:val="05C6869B"/>
    <w:rsid w:val="07624C64"/>
    <w:rsid w:val="07CCC389"/>
    <w:rsid w:val="0868926B"/>
    <w:rsid w:val="086B231C"/>
    <w:rsid w:val="087632B8"/>
    <w:rsid w:val="097D6A46"/>
    <w:rsid w:val="09F934CB"/>
    <w:rsid w:val="0A0F67D0"/>
    <w:rsid w:val="0A2416EE"/>
    <w:rsid w:val="0B0C790F"/>
    <w:rsid w:val="0B1400F3"/>
    <w:rsid w:val="0D319FD6"/>
    <w:rsid w:val="0DD19880"/>
    <w:rsid w:val="0E753AA0"/>
    <w:rsid w:val="0F6BD54A"/>
    <w:rsid w:val="11DD7AE4"/>
    <w:rsid w:val="1296C329"/>
    <w:rsid w:val="12AC5FB1"/>
    <w:rsid w:val="1356982E"/>
    <w:rsid w:val="1418160D"/>
    <w:rsid w:val="159AA8CE"/>
    <w:rsid w:val="15A405CF"/>
    <w:rsid w:val="19ECBFC6"/>
    <w:rsid w:val="1ABD3312"/>
    <w:rsid w:val="1AD6F2E7"/>
    <w:rsid w:val="1BA64B10"/>
    <w:rsid w:val="1BAA376F"/>
    <w:rsid w:val="1BEF2E5E"/>
    <w:rsid w:val="1C247E0D"/>
    <w:rsid w:val="1C7542EC"/>
    <w:rsid w:val="1CE21C70"/>
    <w:rsid w:val="1E0BF100"/>
    <w:rsid w:val="1ED9EBA6"/>
    <w:rsid w:val="1FC51F03"/>
    <w:rsid w:val="200312C5"/>
    <w:rsid w:val="201B298B"/>
    <w:rsid w:val="206ECB9B"/>
    <w:rsid w:val="214BC4E1"/>
    <w:rsid w:val="218B0C56"/>
    <w:rsid w:val="22692EA4"/>
    <w:rsid w:val="22B98F3E"/>
    <w:rsid w:val="23387818"/>
    <w:rsid w:val="23406701"/>
    <w:rsid w:val="2540489D"/>
    <w:rsid w:val="2637DF41"/>
    <w:rsid w:val="26ECB840"/>
    <w:rsid w:val="2713C175"/>
    <w:rsid w:val="27F1B60A"/>
    <w:rsid w:val="288F3BA4"/>
    <w:rsid w:val="2BDE3E5B"/>
    <w:rsid w:val="2BEB87BB"/>
    <w:rsid w:val="2BED80F4"/>
    <w:rsid w:val="2C2173E1"/>
    <w:rsid w:val="2D335165"/>
    <w:rsid w:val="2D62F34F"/>
    <w:rsid w:val="2DFAF24F"/>
    <w:rsid w:val="2E3D243C"/>
    <w:rsid w:val="2EA5BBAC"/>
    <w:rsid w:val="30DB62B1"/>
    <w:rsid w:val="310EB927"/>
    <w:rsid w:val="3188C25C"/>
    <w:rsid w:val="31C899DF"/>
    <w:rsid w:val="321969B8"/>
    <w:rsid w:val="323BDF66"/>
    <w:rsid w:val="32C89A63"/>
    <w:rsid w:val="32F61B67"/>
    <w:rsid w:val="331F7387"/>
    <w:rsid w:val="33831198"/>
    <w:rsid w:val="34250893"/>
    <w:rsid w:val="34363E52"/>
    <w:rsid w:val="344149B0"/>
    <w:rsid w:val="347540F4"/>
    <w:rsid w:val="354B162D"/>
    <w:rsid w:val="35FE75B8"/>
    <w:rsid w:val="3717E01F"/>
    <w:rsid w:val="378CDD33"/>
    <w:rsid w:val="378E9A9C"/>
    <w:rsid w:val="38325770"/>
    <w:rsid w:val="39A864FA"/>
    <w:rsid w:val="3ACAE598"/>
    <w:rsid w:val="3BD3E4B5"/>
    <w:rsid w:val="3BF1AA36"/>
    <w:rsid w:val="3C23FF0D"/>
    <w:rsid w:val="3D064F40"/>
    <w:rsid w:val="3DF71243"/>
    <w:rsid w:val="3E4D1233"/>
    <w:rsid w:val="3E999A02"/>
    <w:rsid w:val="3F237EE4"/>
    <w:rsid w:val="3FE652DE"/>
    <w:rsid w:val="4294A4F6"/>
    <w:rsid w:val="42C2FB82"/>
    <w:rsid w:val="43DDC7AA"/>
    <w:rsid w:val="43DFAD27"/>
    <w:rsid w:val="460BA545"/>
    <w:rsid w:val="46D1DDD6"/>
    <w:rsid w:val="46D836CA"/>
    <w:rsid w:val="47DB5BEC"/>
    <w:rsid w:val="47ED10C3"/>
    <w:rsid w:val="48C840B3"/>
    <w:rsid w:val="4A65D77C"/>
    <w:rsid w:val="4A891678"/>
    <w:rsid w:val="4B5FBFDC"/>
    <w:rsid w:val="4C61BE6C"/>
    <w:rsid w:val="4CC9C14F"/>
    <w:rsid w:val="5125884F"/>
    <w:rsid w:val="51783DF0"/>
    <w:rsid w:val="51D832B9"/>
    <w:rsid w:val="524B8278"/>
    <w:rsid w:val="5334B97A"/>
    <w:rsid w:val="543F6E28"/>
    <w:rsid w:val="54CFCA1E"/>
    <w:rsid w:val="5541769A"/>
    <w:rsid w:val="558D5EF0"/>
    <w:rsid w:val="56B76CB6"/>
    <w:rsid w:val="58455C3F"/>
    <w:rsid w:val="586D365E"/>
    <w:rsid w:val="58FBBABF"/>
    <w:rsid w:val="5946CD39"/>
    <w:rsid w:val="594764B1"/>
    <w:rsid w:val="59D22770"/>
    <w:rsid w:val="59F801B5"/>
    <w:rsid w:val="5A0D5FD9"/>
    <w:rsid w:val="5A43E910"/>
    <w:rsid w:val="5A9ED59B"/>
    <w:rsid w:val="5B882B02"/>
    <w:rsid w:val="5B8DE1E6"/>
    <w:rsid w:val="5BF1CD46"/>
    <w:rsid w:val="5BF27978"/>
    <w:rsid w:val="5CB16617"/>
    <w:rsid w:val="5F06469A"/>
    <w:rsid w:val="5FAE86D9"/>
    <w:rsid w:val="6083C49A"/>
    <w:rsid w:val="6085C86B"/>
    <w:rsid w:val="60CA8C89"/>
    <w:rsid w:val="60F70C06"/>
    <w:rsid w:val="612E08AA"/>
    <w:rsid w:val="615A40FB"/>
    <w:rsid w:val="6162A7E6"/>
    <w:rsid w:val="618CBE73"/>
    <w:rsid w:val="629C75E7"/>
    <w:rsid w:val="651DF9AF"/>
    <w:rsid w:val="66A71EC3"/>
    <w:rsid w:val="67631201"/>
    <w:rsid w:val="67D56FCB"/>
    <w:rsid w:val="6928DBD7"/>
    <w:rsid w:val="692EAF81"/>
    <w:rsid w:val="6965B36A"/>
    <w:rsid w:val="6A04CC9B"/>
    <w:rsid w:val="6A7F8278"/>
    <w:rsid w:val="6C79D6CC"/>
    <w:rsid w:val="6C960124"/>
    <w:rsid w:val="6DE41624"/>
    <w:rsid w:val="6F4B9E88"/>
    <w:rsid w:val="6FCA0778"/>
    <w:rsid w:val="70106AC0"/>
    <w:rsid w:val="701DBE13"/>
    <w:rsid w:val="70A70669"/>
    <w:rsid w:val="70C094A8"/>
    <w:rsid w:val="71C230BD"/>
    <w:rsid w:val="7239DC2B"/>
    <w:rsid w:val="736D5367"/>
    <w:rsid w:val="7405126D"/>
    <w:rsid w:val="7454647C"/>
    <w:rsid w:val="74EA2A3F"/>
    <w:rsid w:val="753198E6"/>
    <w:rsid w:val="759EFA40"/>
    <w:rsid w:val="75A0E2CE"/>
    <w:rsid w:val="762E3543"/>
    <w:rsid w:val="76E94E88"/>
    <w:rsid w:val="78057171"/>
    <w:rsid w:val="78543508"/>
    <w:rsid w:val="796AC39B"/>
    <w:rsid w:val="7A560190"/>
    <w:rsid w:val="7A9AF87F"/>
    <w:rsid w:val="7B069E94"/>
    <w:rsid w:val="7BAED43B"/>
    <w:rsid w:val="7C216ABC"/>
    <w:rsid w:val="7C8A7588"/>
    <w:rsid w:val="7C96E7EA"/>
    <w:rsid w:val="7C98E340"/>
    <w:rsid w:val="7CA6D3C8"/>
    <w:rsid w:val="7CCFF957"/>
    <w:rsid w:val="7DB0BB0B"/>
    <w:rsid w:val="7E70E0FB"/>
    <w:rsid w:val="7FA7F6E6"/>
    <w:rsid w:val="7FC53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CE933D8"/>
  <w15:chartTrackingRefBased/>
  <w15:docId w15:val="{ED9A9A4A-6FFE-4C0A-9BE0-5A4C0FFF7F2C}"/>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endnote text" w:uiPriority="99"/>
    <w:lsdException w:name="Title" w:uiPriority="10" w:qFormat="1"/>
    <w:lsdException w:name="Subtitle" w:uiPriority="11"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321969B8"/>
    <w:pPr>
      <w:jc w:val="center"/>
    </w:pPr>
  </w:style>
  <w:style w:type="paragraph" w:styleId="Ttulo1">
    <w:name w:val="heading 1"/>
    <w:basedOn w:val="Normal"/>
    <w:next w:val="Normal"/>
    <w:uiPriority w:val="1"/>
    <w:qFormat/>
    <w:rsid w:val="006B6B66"/>
    <w:pPr>
      <w:keepNext/>
      <w:keepLines/>
      <w:numPr>
        <w:numId w:val="4"/>
      </w:numPr>
      <w:tabs>
        <w:tab w:val="clear" w:pos="216.50pt"/>
        <w:tab w:val="start" w:pos="10.80pt"/>
        <w:tab w:val="num" w:pos="28.80pt"/>
      </w:tabs>
      <w:spacing w:before="8pt" w:after="4pt"/>
      <w:ind w:firstLine="0pt"/>
      <w:outlineLvl w:val="0"/>
    </w:pPr>
    <w:rPr>
      <w:smallCaps/>
      <w:noProof/>
    </w:rPr>
  </w:style>
  <w:style w:type="paragraph" w:styleId="Ttulo2">
    <w:name w:val="heading 2"/>
    <w:basedOn w:val="Normal"/>
    <w:next w:val="Normal"/>
    <w:uiPriority w:val="1"/>
    <w:qFormat/>
    <w:rsid w:val="11DD7AE4"/>
    <w:pPr>
      <w:keepNext/>
      <w:keepLines/>
      <w:numPr>
        <w:ilvl w:val="1"/>
        <w:numId w:val="4"/>
      </w:numPr>
      <w:tabs>
        <w:tab w:val="clear" w:pos="18pt"/>
        <w:tab w:val="num" w:pos="14.40pt"/>
      </w:tabs>
      <w:spacing w:before="6pt" w:after="3pt"/>
      <w:outlineLvl w:val="1"/>
    </w:pPr>
    <w:rPr>
      <w:i/>
      <w:iCs/>
      <w:noProof/>
    </w:rPr>
  </w:style>
  <w:style w:type="paragraph" w:styleId="Ttulo3">
    <w:name w:val="heading 3"/>
    <w:basedOn w:val="Normal"/>
    <w:next w:val="Normal"/>
    <w:uiPriority w:val="1"/>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uiPriority w:val="1"/>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uiPriority w:val="1"/>
    <w:qFormat/>
    <w:pPr>
      <w:tabs>
        <w:tab w:val="start" w:pos="18pt"/>
      </w:tabs>
      <w:spacing w:before="8pt" w:after="4pt"/>
      <w:outlineLvl w:val="4"/>
    </w:pPr>
    <w:rPr>
      <w:smallCaps/>
      <w:noProof/>
    </w:rPr>
  </w:style>
  <w:style w:type="paragraph" w:styleId="Ttulo6">
    <w:name w:val="heading 6"/>
    <w:basedOn w:val="Normal"/>
    <w:next w:val="Normal"/>
    <w:uiPriority w:val="9"/>
    <w:unhideWhenUsed/>
    <w:qFormat/>
    <w:rsid w:val="321969B8"/>
    <w:pPr>
      <w:keepNext/>
      <w:keepLines/>
      <w:spacing w:before="2pt"/>
      <w:outlineLvl w:val="5"/>
    </w:pPr>
    <w:rPr>
      <w:rFonts w:asciiTheme="majorHAnsi" w:eastAsiaTheme="majorEastAsia" w:hAnsiTheme="majorHAnsi" w:cstheme="majorBidi"/>
      <w:color w:val="1F4D78"/>
    </w:rPr>
  </w:style>
  <w:style w:type="paragraph" w:styleId="Ttulo7">
    <w:name w:val="heading 7"/>
    <w:basedOn w:val="Normal"/>
    <w:next w:val="Normal"/>
    <w:uiPriority w:val="9"/>
    <w:unhideWhenUsed/>
    <w:qFormat/>
    <w:rsid w:val="321969B8"/>
    <w:pPr>
      <w:keepNext/>
      <w:keepLines/>
      <w:spacing w:before="2pt"/>
      <w:outlineLvl w:val="6"/>
    </w:pPr>
    <w:rPr>
      <w:rFonts w:asciiTheme="majorHAnsi" w:eastAsiaTheme="majorEastAsia" w:hAnsiTheme="majorHAnsi" w:cstheme="majorBidi"/>
      <w:i/>
      <w:iCs/>
      <w:color w:val="1F4D78"/>
    </w:rPr>
  </w:style>
  <w:style w:type="paragraph" w:styleId="Ttulo8">
    <w:name w:val="heading 8"/>
    <w:basedOn w:val="Normal"/>
    <w:next w:val="Normal"/>
    <w:uiPriority w:val="9"/>
    <w:unhideWhenUsed/>
    <w:qFormat/>
    <w:rsid w:val="321969B8"/>
    <w:pPr>
      <w:keepNext/>
      <w:keepLines/>
      <w:spacing w:before="2pt"/>
      <w:outlineLvl w:val="7"/>
    </w:pPr>
    <w:rPr>
      <w:rFonts w:asciiTheme="majorHAnsi" w:eastAsiaTheme="majorEastAsia" w:hAnsiTheme="majorHAnsi" w:cstheme="majorBidi"/>
      <w:color w:val="272727"/>
      <w:sz w:val="21"/>
      <w:szCs w:val="21"/>
    </w:rPr>
  </w:style>
  <w:style w:type="paragraph" w:styleId="Ttulo9">
    <w:name w:val="heading 9"/>
    <w:basedOn w:val="Normal"/>
    <w:next w:val="Normal"/>
    <w:uiPriority w:val="9"/>
    <w:unhideWhenUsed/>
    <w:qFormat/>
    <w:rsid w:val="321969B8"/>
    <w:pPr>
      <w:keepNext/>
      <w:keepLines/>
      <w:spacing w:before="2pt"/>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uiPriority w:val="1"/>
    <w:rsid w:val="11DD7AE4"/>
    <w:pPr>
      <w:tabs>
        <w:tab w:val="start" w:pos="14.40pt"/>
      </w:tabs>
      <w:spacing w:after="6pt" w:line="11.40pt" w:lineRule="auto"/>
      <w:ind w:firstLine="14.40pt"/>
      <w:jc w:val="both"/>
    </w:pPr>
  </w:style>
  <w:style w:type="character" w:customStyle="1" w:styleId="TextoindependienteCar">
    <w:name w:val="Texto independiente Car"/>
    <w:link w:val="Textoindependiente"/>
    <w:rsid w:val="00E7596C"/>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uiPriority w:val="1"/>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uiPriority w:val="1"/>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uiPriority w:val="1"/>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uiPriority w:val="1"/>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character" w:styleId="Hipervnculo">
    <w:name w:val="Hyperlink"/>
    <w:basedOn w:val="Fuentedeprrafopredeter"/>
    <w:uiPriority w:val="99"/>
    <w:unhideWhenUsed/>
    <w:rsid w:val="005D5E10"/>
    <w:rPr>
      <w:color w:val="0563C1" w:themeColor="hyperlink"/>
      <w:u w:val="single"/>
    </w:rPr>
  </w:style>
  <w:style w:type="paragraph" w:styleId="Revisin">
    <w:name w:val="Revision"/>
    <w:hidden/>
    <w:uiPriority w:val="99"/>
    <w:semiHidden/>
    <w:rsid w:val="00054FA6"/>
  </w:style>
  <w:style w:type="paragraph" w:styleId="Textocomentario">
    <w:name w:val="annotation text"/>
    <w:basedOn w:val="Normal"/>
    <w:link w:val="TextocomentarioCar"/>
    <w:uiPriority w:val="1"/>
  </w:style>
  <w:style w:type="character" w:customStyle="1" w:styleId="TextocomentarioCar">
    <w:name w:val="Texto comentario Car"/>
    <w:basedOn w:val="Fuentedeprrafopredeter"/>
    <w:link w:val="Textocomentario"/>
  </w:style>
  <w:style w:type="character" w:styleId="Refdecomentario">
    <w:name w:val="annotation reference"/>
    <w:basedOn w:val="Fuentedeprrafopredeter"/>
    <w:rPr>
      <w:sz w:val="16"/>
      <w:szCs w:val="16"/>
    </w:rPr>
  </w:style>
  <w:style w:type="table" w:styleId="Tablaconcuadrcula">
    <w:name w:val="Table Grid"/>
    <w:basedOn w:val="Tablanormal"/>
    <w:uiPriority w:val="59"/>
    <w:rsid w:val="001A6794"/>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Sinespaciado">
    <w:name w:val="No Spacing"/>
    <w:uiPriority w:val="1"/>
    <w:qFormat/>
    <w:rsid w:val="001A6794"/>
    <w:rPr>
      <w:rFonts w:asciiTheme="minorHAnsi" w:eastAsiaTheme="minorHAnsi" w:hAnsiTheme="minorHAnsi" w:cstheme="minorBidi"/>
      <w:sz w:val="22"/>
      <w:szCs w:val="22"/>
      <w:lang w:val="en-GB"/>
    </w:rPr>
  </w:style>
  <w:style w:type="paragraph" w:styleId="Asuntodelcomentario">
    <w:name w:val="annotation subject"/>
    <w:basedOn w:val="Textocomentario"/>
    <w:next w:val="Textocomentario"/>
    <w:link w:val="AsuntodelcomentarioCar"/>
    <w:rsid w:val="00257912"/>
    <w:rPr>
      <w:b/>
      <w:bCs/>
    </w:rPr>
  </w:style>
  <w:style w:type="character" w:customStyle="1" w:styleId="AsuntodelcomentarioCar">
    <w:name w:val="Asunto del comentario Car"/>
    <w:basedOn w:val="TextocomentarioCar"/>
    <w:link w:val="Asuntodelcomentario"/>
    <w:rsid w:val="00257912"/>
    <w:rPr>
      <w:b/>
      <w:bCs/>
    </w:rPr>
  </w:style>
  <w:style w:type="character" w:styleId="Mencinsinresolver">
    <w:name w:val="Unresolved Mention"/>
    <w:basedOn w:val="Fuentedeprrafopredeter"/>
    <w:uiPriority w:val="99"/>
    <w:semiHidden/>
    <w:unhideWhenUsed/>
    <w:rsid w:val="00257912"/>
    <w:rPr>
      <w:color w:val="605E5C"/>
      <w:shd w:val="clear" w:color="auto" w:fill="E1DFDD"/>
    </w:rPr>
  </w:style>
  <w:style w:type="paragraph" w:customStyle="1" w:styleId="PredefinidoTAEE">
    <w:name w:val="Predefinido TAEE"/>
    <w:basedOn w:val="Textoindependiente"/>
    <w:qFormat/>
    <w:rsid w:val="00F40EB5"/>
  </w:style>
  <w:style w:type="paragraph" w:styleId="Prrafodelista">
    <w:name w:val="List Paragraph"/>
    <w:basedOn w:val="Normal"/>
    <w:uiPriority w:val="34"/>
    <w:qFormat/>
    <w:rsid w:val="11DD7AE4"/>
    <w:pPr>
      <w:spacing w:after="8pt" w:line="12.95pt" w:lineRule="auto"/>
      <w:ind w:start="36pt"/>
      <w:contextualSpacing/>
    </w:pPr>
    <w:rPr>
      <w:rFonts w:asciiTheme="minorHAnsi" w:eastAsiaTheme="minorEastAsia" w:hAnsiTheme="minorHAnsi" w:cstheme="minorBidi"/>
      <w:sz w:val="22"/>
      <w:szCs w:val="22"/>
      <w:lang w:val="es-ES"/>
    </w:rPr>
  </w:style>
  <w:style w:type="character" w:styleId="Hipervnculovisitado">
    <w:name w:val="FollowedHyperlink"/>
    <w:basedOn w:val="Fuentedeprrafopredeter"/>
    <w:rsid w:val="00185D51"/>
    <w:rPr>
      <w:color w:val="954F72" w:themeColor="followedHyperlink"/>
      <w:u w:val="single"/>
    </w:rPr>
  </w:style>
  <w:style w:type="paragraph" w:styleId="Bibliografa">
    <w:name w:val="Bibliography"/>
    <w:basedOn w:val="Normal"/>
    <w:next w:val="Normal"/>
    <w:uiPriority w:val="37"/>
    <w:unhideWhenUsed/>
    <w:rsid w:val="002E5860"/>
    <w:pPr>
      <w:tabs>
        <w:tab w:val="start" w:pos="19.20pt"/>
      </w:tabs>
      <w:ind w:start="19.20pt" w:hanging="19.20pt"/>
    </w:pPr>
  </w:style>
  <w:style w:type="paragraph" w:styleId="TDC1">
    <w:name w:val="toc 1"/>
    <w:basedOn w:val="Normal"/>
    <w:next w:val="Normal"/>
    <w:uiPriority w:val="39"/>
    <w:unhideWhenUsed/>
    <w:rsid w:val="0065569C"/>
    <w:pPr>
      <w:spacing w:after="5pt"/>
    </w:pPr>
  </w:style>
  <w:style w:type="paragraph" w:styleId="TDC2">
    <w:name w:val="toc 2"/>
    <w:basedOn w:val="Normal"/>
    <w:next w:val="Normal"/>
    <w:uiPriority w:val="39"/>
    <w:unhideWhenUsed/>
    <w:rsid w:val="0065569C"/>
    <w:pPr>
      <w:spacing w:after="5pt"/>
    </w:pPr>
  </w:style>
  <w:style w:type="paragraph" w:styleId="TDC3">
    <w:name w:val="toc 3"/>
    <w:basedOn w:val="Normal"/>
    <w:next w:val="Normal"/>
    <w:uiPriority w:val="39"/>
    <w:unhideWhenUsed/>
    <w:rsid w:val="0065569C"/>
    <w:pPr>
      <w:spacing w:after="5pt"/>
    </w:pPr>
  </w:style>
  <w:style w:type="paragraph" w:styleId="TDC4">
    <w:name w:val="toc 4"/>
    <w:basedOn w:val="Normal"/>
    <w:next w:val="Normal"/>
    <w:uiPriority w:val="39"/>
    <w:unhideWhenUsed/>
    <w:rsid w:val="0065569C"/>
    <w:pPr>
      <w:spacing w:after="5pt"/>
    </w:pPr>
  </w:style>
  <w:style w:type="paragraph" w:styleId="TDC5">
    <w:name w:val="toc 5"/>
    <w:basedOn w:val="Normal"/>
    <w:next w:val="Normal"/>
    <w:uiPriority w:val="39"/>
    <w:unhideWhenUsed/>
    <w:rsid w:val="0065569C"/>
    <w:pPr>
      <w:spacing w:after="5pt"/>
    </w:pPr>
  </w:style>
  <w:style w:type="paragraph" w:styleId="TDC6">
    <w:name w:val="toc 6"/>
    <w:basedOn w:val="Normal"/>
    <w:next w:val="Normal"/>
    <w:uiPriority w:val="39"/>
    <w:unhideWhenUsed/>
    <w:rsid w:val="0065569C"/>
    <w:pPr>
      <w:spacing w:after="5pt"/>
    </w:pPr>
  </w:style>
  <w:style w:type="paragraph" w:styleId="TDC7">
    <w:name w:val="toc 7"/>
    <w:basedOn w:val="Normal"/>
    <w:next w:val="Normal"/>
    <w:uiPriority w:val="39"/>
    <w:unhideWhenUsed/>
    <w:rsid w:val="0065569C"/>
    <w:pPr>
      <w:spacing w:after="5pt"/>
    </w:pPr>
  </w:style>
  <w:style w:type="paragraph" w:styleId="TDC8">
    <w:name w:val="toc 8"/>
    <w:basedOn w:val="Normal"/>
    <w:next w:val="Normal"/>
    <w:uiPriority w:val="39"/>
    <w:unhideWhenUsed/>
    <w:rsid w:val="0065569C"/>
    <w:pPr>
      <w:spacing w:after="5pt"/>
    </w:pPr>
  </w:style>
  <w:style w:type="paragraph" w:styleId="TDC9">
    <w:name w:val="toc 9"/>
    <w:basedOn w:val="Normal"/>
    <w:next w:val="Normal"/>
    <w:uiPriority w:val="39"/>
    <w:unhideWhenUsed/>
    <w:rsid w:val="0065569C"/>
    <w:pPr>
      <w:spacing w:after="5pt"/>
    </w:pPr>
  </w:style>
  <w:style w:type="paragraph" w:styleId="Descripcin">
    <w:name w:val="caption"/>
    <w:basedOn w:val="Normal"/>
    <w:next w:val="Normal"/>
    <w:unhideWhenUsed/>
    <w:qFormat/>
    <w:rsid w:val="00EE4650"/>
    <w:pPr>
      <w:spacing w:after="10pt"/>
    </w:pPr>
    <w:rPr>
      <w:i/>
      <w:iCs/>
      <w:color w:val="44546A" w:themeColor="text2"/>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6104023">
      <w:bodyDiv w:val="1"/>
      <w:marLeft w:val="0pt"/>
      <w:marRight w:val="0pt"/>
      <w:marTop w:val="0pt"/>
      <w:marBottom w:val="0pt"/>
      <w:divBdr>
        <w:top w:val="none" w:sz="0" w:space="0" w:color="auto"/>
        <w:left w:val="none" w:sz="0" w:space="0" w:color="auto"/>
        <w:bottom w:val="none" w:sz="0" w:space="0" w:color="auto"/>
        <w:right w:val="none" w:sz="0" w:space="0" w:color="auto"/>
      </w:divBdr>
    </w:div>
    <w:div w:id="88730418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sv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910</TotalTime>
  <Pages>5</Pages>
  <Words>3888</Words>
  <Characters>21384</Characters>
  <Application>Microsoft Office Word</Application>
  <DocSecurity>0</DocSecurity>
  <Lines>178</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Enrique Personal Vazquez</cp:lastModifiedBy>
  <cp:revision>931</cp:revision>
  <cp:lastPrinted>2024-04-04T17:40:00Z</cp:lastPrinted>
  <dcterms:created xsi:type="dcterms:W3CDTF">2024-04-04T09:00:00Z</dcterms:created>
  <dcterms:modified xsi:type="dcterms:W3CDTF">2024-04-04T17:40: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36"&gt;&lt;session id="tLD3Ifz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